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41D966" w14:textId="56E12FA6" w:rsidR="00257BF1" w:rsidRDefault="007A2CC6" w:rsidP="00163169">
      <w:pPr>
        <w:widowControl w:val="0"/>
        <w:autoSpaceDE w:val="0"/>
        <w:autoSpaceDN w:val="0"/>
        <w:spacing w:before="37" w:after="0"/>
        <w:ind w:right="674"/>
        <w:rPr>
          <w:rFonts w:ascii="Times New Roman" w:hAnsi="Times New Roman" w:cs="Times New Roman"/>
          <w:w w:val="105"/>
          <w:highlight w:val="yellow"/>
          <w:lang w:val="en-GB"/>
        </w:rPr>
      </w:pPr>
      <w:r w:rsidRPr="00B03158">
        <w:rPr>
          <w:rFonts w:ascii="Times New Roman" w:hAnsi="Times New Roman" w:cs="Times New Roman"/>
          <w:b/>
          <w:w w:val="105"/>
          <w:highlight w:val="yellow"/>
          <w:lang w:val="en-GB"/>
        </w:rPr>
        <w:t>S</w:t>
      </w:r>
      <w:r w:rsidR="000453C9">
        <w:rPr>
          <w:rFonts w:ascii="Times New Roman" w:hAnsi="Times New Roman" w:cs="Times New Roman"/>
          <w:b/>
          <w:w w:val="105"/>
          <w:highlight w:val="yellow"/>
          <w:lang w:val="en-GB"/>
        </w:rPr>
        <w:t>upplementary t</w:t>
      </w:r>
      <w:r>
        <w:rPr>
          <w:rFonts w:ascii="Times New Roman" w:hAnsi="Times New Roman" w:cs="Times New Roman"/>
          <w:b/>
          <w:w w:val="105"/>
          <w:highlight w:val="yellow"/>
          <w:lang w:val="en-GB"/>
        </w:rPr>
        <w:t>able 1</w:t>
      </w:r>
      <w:r w:rsidRPr="00B03158">
        <w:rPr>
          <w:rFonts w:ascii="Times New Roman" w:hAnsi="Times New Roman" w:cs="Times New Roman"/>
          <w:b/>
          <w:w w:val="105"/>
          <w:highlight w:val="yellow"/>
          <w:lang w:val="en-GB"/>
        </w:rPr>
        <w:t>:</w:t>
      </w:r>
      <w:r w:rsidR="004205F7">
        <w:rPr>
          <w:rFonts w:ascii="Times New Roman" w:hAnsi="Times New Roman" w:cs="Times New Roman"/>
          <w:w w:val="105"/>
          <w:highlight w:val="yellow"/>
          <w:lang w:val="en-GB"/>
        </w:rPr>
        <w:t xml:space="preserve"> Plasma samples </w:t>
      </w:r>
      <w:r w:rsidR="001D799A">
        <w:rPr>
          <w:rFonts w:ascii="Times New Roman" w:hAnsi="Times New Roman" w:cs="Times New Roman"/>
          <w:w w:val="105"/>
          <w:highlight w:val="yellow"/>
          <w:lang w:val="en-GB"/>
        </w:rPr>
        <w:t>from 22 Caucasian individuals.</w:t>
      </w:r>
    </w:p>
    <w:p w14:paraId="3A082A98" w14:textId="77777777" w:rsidR="00257BF1" w:rsidRDefault="00257BF1" w:rsidP="00163169">
      <w:pPr>
        <w:widowControl w:val="0"/>
        <w:autoSpaceDE w:val="0"/>
        <w:autoSpaceDN w:val="0"/>
        <w:spacing w:before="37" w:after="0"/>
        <w:ind w:right="674"/>
        <w:rPr>
          <w:rFonts w:ascii="Times New Roman" w:hAnsi="Times New Roman" w:cs="Times New Roman"/>
          <w:w w:val="105"/>
          <w:highlight w:val="yellow"/>
          <w:lang w:val="en-GB"/>
        </w:rPr>
      </w:pPr>
    </w:p>
    <w:tbl>
      <w:tblPr>
        <w:tblW w:w="58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2320"/>
        <w:gridCol w:w="1980"/>
      </w:tblGrid>
      <w:tr w:rsidR="00257BF1" w:rsidRPr="00257BF1" w14:paraId="1F4FBCFA" w14:textId="77777777" w:rsidTr="00257BF1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  <w:hideMark/>
          </w:tcPr>
          <w:p w14:paraId="67199650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</w:pPr>
            <w:r w:rsidRPr="00257BF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> 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  <w:hideMark/>
          </w:tcPr>
          <w:p w14:paraId="5BA8671C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fr-FR"/>
              </w:rPr>
              <w:t xml:space="preserve"> </w:t>
            </w:r>
            <w:r w:rsidRPr="00257BF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fr-FR"/>
              </w:rPr>
              <w:t xml:space="preserve">Cases 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  <w:hideMark/>
          </w:tcPr>
          <w:p w14:paraId="66888B2A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fr-FR"/>
              </w:rPr>
              <w:t>Controls</w:t>
            </w:r>
          </w:p>
        </w:tc>
      </w:tr>
      <w:tr w:rsidR="00257BF1" w:rsidRPr="00257BF1" w14:paraId="3B96A49D" w14:textId="77777777" w:rsidTr="00257BF1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1179D1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Diagnosis</w:t>
            </w:r>
            <w:proofErr w:type="spellEnd"/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B2D34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 xml:space="preserve">Alzheimer' s </w:t>
            </w: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Disease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81FB68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Healthy</w:t>
            </w:r>
            <w:proofErr w:type="spellEnd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 xml:space="preserve"> </w:t>
            </w: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Donor</w:t>
            </w:r>
            <w:proofErr w:type="spellEnd"/>
          </w:p>
        </w:tc>
      </w:tr>
      <w:tr w:rsidR="00257BF1" w:rsidRPr="00257BF1" w14:paraId="7DC11506" w14:textId="77777777" w:rsidTr="00257BF1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360117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Gender</w:t>
            </w:r>
            <w:proofErr w:type="spellEnd"/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D491F8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 xml:space="preserve">5 </w:t>
            </w: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females</w:t>
            </w:r>
            <w:proofErr w:type="spellEnd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; 3 male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F09CED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 xml:space="preserve">8 </w:t>
            </w:r>
            <w:proofErr w:type="spellStart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females</w:t>
            </w:r>
            <w:proofErr w:type="spellEnd"/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; 6 males</w:t>
            </w:r>
          </w:p>
        </w:tc>
      </w:tr>
      <w:tr w:rsidR="00257BF1" w:rsidRPr="00257BF1" w14:paraId="5D7931F9" w14:textId="77777777" w:rsidTr="00257BF1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07AB7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 xml:space="preserve"> Age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80C247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75.2 +/- 9.8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AA0B1C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59.7 +/- 11.2</w:t>
            </w:r>
          </w:p>
        </w:tc>
      </w:tr>
      <w:tr w:rsidR="00257BF1" w:rsidRPr="00257BF1" w14:paraId="4776493A" w14:textId="77777777" w:rsidTr="00257BF1">
        <w:trPr>
          <w:trHeight w:val="29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7F0097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 xml:space="preserve"> MMSE Score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46603E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23.3 +/- 3.4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E71DFE" w14:textId="77777777" w:rsidR="00257BF1" w:rsidRPr="00257BF1" w:rsidRDefault="00257BF1" w:rsidP="00257BF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fr-FR"/>
              </w:rPr>
            </w:pPr>
            <w:r w:rsidRPr="00257BF1">
              <w:rPr>
                <w:rFonts w:ascii="Times New Roman" w:eastAsia="Times New Roman" w:hAnsi="Times New Roman" w:cs="Times New Roman"/>
                <w:color w:val="000000"/>
                <w:lang w:eastAsia="fr-FR"/>
              </w:rPr>
              <w:t>28.8 +/- 0.7</w:t>
            </w:r>
          </w:p>
        </w:tc>
      </w:tr>
    </w:tbl>
    <w:p w14:paraId="3CCCBF32" w14:textId="643E030E" w:rsidR="000453C9" w:rsidRDefault="000453C9" w:rsidP="00163169">
      <w:pPr>
        <w:widowControl w:val="0"/>
        <w:autoSpaceDE w:val="0"/>
        <w:autoSpaceDN w:val="0"/>
        <w:spacing w:before="37" w:after="0"/>
        <w:ind w:right="674"/>
        <w:rPr>
          <w:rFonts w:ascii="Times New Roman" w:hAnsi="Times New Roman" w:cs="Times New Roman"/>
          <w:w w:val="105"/>
          <w:highlight w:val="yellow"/>
          <w:lang w:val="en-GB"/>
        </w:rPr>
      </w:pPr>
      <w:r>
        <w:rPr>
          <w:rFonts w:ascii="Times New Roman" w:hAnsi="Times New Roman" w:cs="Times New Roman"/>
          <w:w w:val="105"/>
          <w:highlight w:val="yellow"/>
          <w:lang w:val="en-GB"/>
        </w:rPr>
        <w:br w:type="page"/>
      </w:r>
    </w:p>
    <w:p w14:paraId="77F10CA4" w14:textId="7475C92F" w:rsidR="001B7042" w:rsidRDefault="001B7042" w:rsidP="002A4F99">
      <w:pPr>
        <w:spacing w:before="46" w:line="271" w:lineRule="auto"/>
        <w:ind w:right="161"/>
        <w:jc w:val="both"/>
        <w:rPr>
          <w:rFonts w:ascii="Times New Roman" w:hAnsi="Times New Roman" w:cs="Times New Roman"/>
          <w:w w:val="105"/>
          <w:lang w:val="en-GB"/>
        </w:rPr>
      </w:pPr>
      <w:r w:rsidRPr="002A4F99">
        <w:rPr>
          <w:rFonts w:ascii="Times New Roman" w:hAnsi="Times New Roman" w:cs="Times New Roman"/>
          <w:b/>
          <w:w w:val="105"/>
          <w:highlight w:val="yellow"/>
          <w:lang w:val="en-GB"/>
        </w:rPr>
        <w:lastRenderedPageBreak/>
        <w:t>Supplementary</w:t>
      </w:r>
      <w:r w:rsidRPr="002A4F99">
        <w:rPr>
          <w:rFonts w:ascii="Times New Roman" w:hAnsi="Times New Roman" w:cs="Times New Roman"/>
          <w:b/>
          <w:spacing w:val="-5"/>
          <w:w w:val="105"/>
          <w:highlight w:val="yellow"/>
          <w:lang w:val="en-GB"/>
        </w:rPr>
        <w:t xml:space="preserve"> </w:t>
      </w:r>
      <w:r w:rsidR="000453C9">
        <w:rPr>
          <w:rFonts w:ascii="Times New Roman" w:hAnsi="Times New Roman" w:cs="Times New Roman"/>
          <w:b/>
          <w:w w:val="105"/>
          <w:highlight w:val="yellow"/>
          <w:lang w:val="en-GB"/>
        </w:rPr>
        <w:t>t</w:t>
      </w:r>
      <w:r w:rsidRPr="002A4F99">
        <w:rPr>
          <w:rFonts w:ascii="Times New Roman" w:hAnsi="Times New Roman" w:cs="Times New Roman"/>
          <w:b/>
          <w:w w:val="105"/>
          <w:highlight w:val="yellow"/>
          <w:lang w:val="en-GB"/>
        </w:rPr>
        <w:t>able</w:t>
      </w:r>
      <w:r w:rsidRPr="002A4F99">
        <w:rPr>
          <w:rFonts w:ascii="Times New Roman" w:hAnsi="Times New Roman" w:cs="Times New Roman"/>
          <w:b/>
          <w:spacing w:val="-6"/>
          <w:w w:val="105"/>
          <w:highlight w:val="yellow"/>
          <w:lang w:val="en-GB"/>
        </w:rPr>
        <w:t xml:space="preserve"> </w:t>
      </w:r>
      <w:proofErr w:type="gramStart"/>
      <w:r w:rsidR="007A2CC6">
        <w:rPr>
          <w:rFonts w:ascii="Times New Roman" w:hAnsi="Times New Roman" w:cs="Times New Roman"/>
          <w:b/>
          <w:w w:val="105"/>
          <w:highlight w:val="yellow"/>
          <w:lang w:val="en-GB"/>
        </w:rPr>
        <w:t>2</w:t>
      </w:r>
      <w:r w:rsidRPr="002A4F99">
        <w:rPr>
          <w:rFonts w:ascii="Times New Roman" w:hAnsi="Times New Roman" w:cs="Times New Roman"/>
          <w:b/>
          <w:spacing w:val="-4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b/>
          <w:w w:val="105"/>
          <w:highlight w:val="yellow"/>
          <w:lang w:val="en-GB"/>
        </w:rPr>
        <w:t>:</w:t>
      </w:r>
      <w:proofErr w:type="gramEnd"/>
      <w:r w:rsidRPr="002A4F99">
        <w:rPr>
          <w:rFonts w:ascii="Times New Roman" w:hAnsi="Times New Roman" w:cs="Times New Roman"/>
          <w:b/>
          <w:spacing w:val="-5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Custom</w:t>
      </w:r>
      <w:r w:rsidR="002A4F99">
        <w:rPr>
          <w:rFonts w:ascii="Times New Roman" w:hAnsi="Times New Roman" w:cs="Times New Roman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spacing w:val="-6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gene</w:t>
      </w:r>
      <w:r w:rsidRPr="002A4F99">
        <w:rPr>
          <w:rFonts w:ascii="Times New Roman" w:hAnsi="Times New Roman" w:cs="Times New Roman"/>
          <w:spacing w:val="-3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panel</w:t>
      </w:r>
      <w:r w:rsidRPr="002A4F99">
        <w:rPr>
          <w:rFonts w:ascii="Times New Roman" w:hAnsi="Times New Roman" w:cs="Times New Roman"/>
          <w:spacing w:val="-4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of</w:t>
      </w:r>
      <w:r w:rsidRPr="002A4F99">
        <w:rPr>
          <w:rFonts w:ascii="Times New Roman" w:hAnsi="Times New Roman" w:cs="Times New Roman"/>
          <w:spacing w:val="-6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our</w:t>
      </w:r>
      <w:r w:rsidRPr="002A4F99">
        <w:rPr>
          <w:rFonts w:ascii="Times New Roman" w:hAnsi="Times New Roman" w:cs="Times New Roman"/>
          <w:spacing w:val="-6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targeted</w:t>
      </w:r>
      <w:r w:rsidRPr="002A4F99">
        <w:rPr>
          <w:rFonts w:ascii="Times New Roman" w:hAnsi="Times New Roman" w:cs="Times New Roman"/>
          <w:spacing w:val="-4"/>
          <w:w w:val="105"/>
          <w:highlight w:val="yellow"/>
          <w:lang w:val="en-GB"/>
        </w:rPr>
        <w:t xml:space="preserve"> </w:t>
      </w:r>
      <w:proofErr w:type="spellStart"/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bisulfite</w:t>
      </w:r>
      <w:proofErr w:type="spellEnd"/>
      <w:r w:rsidRPr="002A4F99">
        <w:rPr>
          <w:rFonts w:ascii="Times New Roman" w:hAnsi="Times New Roman" w:cs="Times New Roman"/>
          <w:spacing w:val="-6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sequencing</w:t>
      </w:r>
      <w:r w:rsidRPr="002A4F99">
        <w:rPr>
          <w:rFonts w:ascii="Times New Roman" w:hAnsi="Times New Roman" w:cs="Times New Roman"/>
          <w:spacing w:val="-4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protocol.</w:t>
      </w:r>
      <w:r w:rsidRPr="002A4F99">
        <w:rPr>
          <w:rFonts w:ascii="Times New Roman" w:hAnsi="Times New Roman" w:cs="Times New Roman"/>
          <w:spacing w:val="-4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DMCs</w:t>
      </w:r>
      <w:r w:rsidRPr="002A4F99">
        <w:rPr>
          <w:rFonts w:ascii="Times New Roman" w:hAnsi="Times New Roman" w:cs="Times New Roman"/>
          <w:spacing w:val="-4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and/or</w:t>
      </w:r>
      <w:r w:rsidRPr="002A4F99">
        <w:rPr>
          <w:rFonts w:ascii="Times New Roman" w:hAnsi="Times New Roman" w:cs="Times New Roman"/>
          <w:spacing w:val="-6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DMRs</w:t>
      </w:r>
      <w:r w:rsidRPr="002A4F99">
        <w:rPr>
          <w:rFonts w:ascii="Times New Roman" w:hAnsi="Times New Roman" w:cs="Times New Roman"/>
          <w:spacing w:val="-4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were</w:t>
      </w:r>
      <w:r w:rsidRPr="002A4F99">
        <w:rPr>
          <w:rFonts w:ascii="Times New Roman" w:hAnsi="Times New Roman" w:cs="Times New Roman"/>
          <w:spacing w:val="-6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identified</w:t>
      </w:r>
      <w:r w:rsidRPr="002A4F99">
        <w:rPr>
          <w:rFonts w:ascii="Times New Roman" w:hAnsi="Times New Roman" w:cs="Times New Roman"/>
          <w:spacing w:val="-40"/>
          <w:w w:val="105"/>
          <w:highlight w:val="yellow"/>
          <w:lang w:val="en-GB"/>
        </w:rPr>
        <w:t xml:space="preserve"> 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in the literature from brain, blood or plasma samp</w:t>
      </w:r>
      <w:r w:rsidR="002A4F99">
        <w:rPr>
          <w:rFonts w:ascii="Times New Roman" w:hAnsi="Times New Roman" w:cs="Times New Roman"/>
          <w:w w:val="105"/>
          <w:highlight w:val="yellow"/>
          <w:lang w:val="en-GB"/>
        </w:rPr>
        <w:t>les of AD compared to control and were identified in</w:t>
      </w:r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 xml:space="preserve"> </w:t>
      </w:r>
      <w:proofErr w:type="gramStart"/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brain-specific</w:t>
      </w:r>
      <w:proofErr w:type="gramEnd"/>
      <w:r w:rsidRPr="002A4F99">
        <w:rPr>
          <w:rFonts w:ascii="Times New Roman" w:hAnsi="Times New Roman" w:cs="Times New Roman"/>
          <w:w w:val="105"/>
          <w:highlight w:val="yellow"/>
          <w:lang w:val="en-GB"/>
        </w:rPr>
        <w:t>.</w:t>
      </w:r>
      <w:r w:rsidRPr="00A8335E">
        <w:rPr>
          <w:rFonts w:ascii="Times New Roman" w:hAnsi="Times New Roman" w:cs="Times New Roman"/>
          <w:w w:val="105"/>
          <w:lang w:val="en-GB"/>
        </w:rPr>
        <w:t xml:space="preserve"> </w:t>
      </w:r>
    </w:p>
    <w:tbl>
      <w:tblPr>
        <w:tblW w:w="89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20"/>
        <w:gridCol w:w="2813"/>
        <w:gridCol w:w="3132"/>
        <w:gridCol w:w="995"/>
      </w:tblGrid>
      <w:tr w:rsidR="00481E50" w:rsidRPr="00410139" w14:paraId="624C5869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  <w:hideMark/>
          </w:tcPr>
          <w:p w14:paraId="2EBBC094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Study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73D7C727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Sample</w:t>
            </w:r>
            <w:proofErr w:type="spellEnd"/>
          </w:p>
        </w:tc>
        <w:tc>
          <w:tcPr>
            <w:tcW w:w="3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380017C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Methylated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gene</w:t>
            </w:r>
            <w:proofErr w:type="spellEnd"/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769C393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fr-FR"/>
              </w:rPr>
              <w:t>Reference</w:t>
            </w:r>
          </w:p>
        </w:tc>
      </w:tr>
      <w:tr w:rsidR="00481E50" w:rsidRPr="00410139" w14:paraId="7E2160DA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E8952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6AFC1CD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FAAC93C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TNFA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5F6F4FD" w14:textId="0F0F2272" w:rsidR="00410139" w:rsidRPr="00410139" w:rsidRDefault="00D629A5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Kaut&lt;/Author&gt;&lt;Year&gt;2014&lt;/Year&gt;&lt;RecNum&gt;2586&lt;/RecNum&gt;&lt;DisplayText&gt;[1]&lt;/DisplayText&gt;&lt;record&gt;&lt;rec-number&gt;2586&lt;/rec-number&gt;&lt;foreign-keys&gt;&lt;key app="EN" db-id="wr5fdsdauvvf2ve0st6xdsa9fazfv2ssvvzt" timestamp="1643707709"&gt;2586&lt;/key&gt;&lt;/foreign-keys&gt;&lt;ref-type name="Journal Article"&gt;17&lt;/ref-type&gt;&lt;contributors&gt;&lt;authors&gt;&lt;author&gt;Kaut, Oliver&lt;/author&gt;&lt;author&gt;Ramirez, Alfredo&lt;/author&gt;&lt;author&gt;Pieper, Heike&lt;/author&gt;&lt;author&gt;Schmitt, Ina&lt;/author&gt;&lt;author&gt;Jessen, Frank&lt;/author&gt;&lt;author&gt;Wüllner, Ullrich&lt;/author&gt;&lt;/authors&gt;&lt;/contributors&gt;&lt;titles&gt;&lt;title&gt;DNA methylation of the TNF-$\alpha$ promoter region in peripheral blood monocytes and the cortex of human Alzheimer&amp;apos;s disease patients&lt;/title&gt;&lt;secondary-title&gt;Dementia and geriatric cognitive disorders&lt;/secondary-title&gt;&lt;/titles&gt;&lt;periodical&gt;&lt;full-title&gt;Dementia and geriatric cognitive disorders&lt;/full-title&gt;&lt;/periodical&gt;&lt;pages&gt;10-15&lt;/pages&gt;&lt;volume&gt;38&lt;/volume&gt;&lt;number&gt;1-2&lt;/number&gt;&lt;dates&gt;&lt;year&gt;2014&lt;/year&gt;&lt;pub-dates&gt;&lt;date&gt;2014&lt;/date&gt;&lt;/pub-dates&gt;&lt;/dates&gt;&lt;publisher&gt;Karger Publisher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70D296C4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8D8E5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E99B4D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Front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9BB2F70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TMEM5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D17B048" w14:textId="506584DA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Bakulski&lt;/Author&gt;&lt;Year&gt;2012&lt;/Year&gt;&lt;RecNum&gt;2572&lt;/RecNum&gt;&lt;DisplayText&gt;[2]&lt;/DisplayText&gt;&lt;record&gt;&lt;rec-number&gt;2572&lt;/rec-number&gt;&lt;foreign-keys&gt;&lt;key app="EN" db-id="wr5fdsdauvvf2ve0st6xdsa9fazfv2ssvvzt" timestamp="1643707708"&gt;2572&lt;/key&gt;&lt;/foreign-keys&gt;&lt;ref-type name="Journal Article"&gt;17&lt;/ref-type&gt;&lt;contributors&gt;&lt;authors&gt;&lt;author&gt;Bakulski, Kelly M.&lt;/author&gt;&lt;author&gt;Dolinoy, Dana C.&lt;/author&gt;&lt;author&gt;Sartor, Maureen A.&lt;/author&gt;&lt;author&gt;Paulson, Henry L.&lt;/author&gt;&lt;author&gt;Konen, John R.&lt;/author&gt;&lt;author&gt;Lieberman, Andrew P.&lt;/author&gt;&lt;author&gt;Albin, Roger L.&lt;/author&gt;&lt;author&gt;Hu, Howard&lt;/author&gt;&lt;author&gt;Rozek, Laura S.&lt;/author&gt;&lt;/authors&gt;&lt;/contributors&gt;&lt;titles&gt;&lt;title&gt;Genome-wide DNA methylation differences between late-onset Alzheimer&amp;apos;s disease and cognitively normal controls in human frontal cortex&lt;/title&gt;&lt;secondary-title&gt;Journal of Alzheimer&amp;apos;s Disease&lt;/secondary-title&gt;&lt;/titles&gt;&lt;periodical&gt;&lt;full-title&gt;Journal of Alzheimer&amp;apos;s Disease&lt;/full-title&gt;&lt;/periodical&gt;&lt;pages&gt;571-588&lt;/pages&gt;&lt;volume&gt;29&lt;/volume&gt;&lt;number&gt;3&lt;/number&gt;&lt;dates&gt;&lt;year&gt;2012&lt;/year&gt;&lt;pub-dates&gt;&lt;date&gt;2012&lt;/date&gt;&lt;/pub-dates&gt;&lt;/dates&gt;&lt;isbn&gt;1387-287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456437E5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EECA8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8DC511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Front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720CEF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 w:eastAsia="fr-FR"/>
              </w:rPr>
              <w:t>BDNF, COX2, CREB1, NFKB, SYP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0B0456D" w14:textId="39B26379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Rao&lt;/Author&gt;&lt;Year&gt;2012&lt;/Year&gt;&lt;RecNum&gt;2594&lt;/RecNum&gt;&lt;DisplayText&gt;[3]&lt;/DisplayText&gt;&lt;record&gt;&lt;rec-number&gt;2594&lt;/rec-number&gt;&lt;foreign-keys&gt;&lt;key app="EN" db-id="wr5fdsdauvvf2ve0st6xdsa9fazfv2ssvvzt" timestamp="1643707709"&gt;2594&lt;/key&gt;&lt;/foreign-keys&gt;&lt;ref-type name="Journal Article"&gt;17&lt;/ref-type&gt;&lt;contributors&gt;&lt;authors&gt;&lt;author&gt;Rao, J. S.&lt;/author&gt;&lt;author&gt;Keleshian, V. L.&lt;/author&gt;&lt;author&gt;Klein, S.&lt;/author&gt;&lt;author&gt;Rapoport, S. I.&lt;/author&gt;&lt;/authors&gt;&lt;/contributors&gt;&lt;titles&gt;&lt;title&gt;Epigenetic modifications in frontal cortex from Alzheimer&amp;apos;s disease and bipolar disorder patients&lt;/title&gt;&lt;secondary-title&gt;Translational psychiatry&lt;/secondary-title&gt;&lt;/titles&gt;&lt;periodical&gt;&lt;full-title&gt;Translational psychiatry&lt;/full-title&gt;&lt;/periodical&gt;&lt;pages&gt;e132&lt;/pages&gt;&lt;volume&gt;2&lt;/volume&gt;&lt;number&gt;7&lt;/number&gt;&lt;dates&gt;&lt;year&gt;2012&lt;/year&gt;&lt;pub-dates&gt;&lt;date&gt;2012&lt;/date&gt;&lt;/pub-dates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3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3919D11A" w14:textId="77777777" w:rsidTr="00410139">
        <w:trPr>
          <w:trHeight w:val="30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C1291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D52AD4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Front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7CE46AC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SORBS3, SPTBN4, DUSP22, QSCN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F7A1238" w14:textId="62C4E803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Sanchez-Mut&lt;/Author&gt;&lt;Year&gt;2013&lt;/Year&gt;&lt;RecNum&gt;2597&lt;/RecNum&gt;&lt;DisplayText&gt;[4]&lt;/DisplayText&gt;&lt;record&gt;&lt;rec-number&gt;2597&lt;/rec-number&gt;&lt;foreign-keys&gt;&lt;key app="EN" db-id="wr5fdsdauvvf2ve0st6xdsa9fazfv2ssvvzt" timestamp="1643707709"&gt;2597&lt;/key&gt;&lt;/foreign-keys&gt;&lt;ref-type name="Journal Article"&gt;17&lt;/ref-type&gt;&lt;contributors&gt;&lt;authors&gt;&lt;author&gt;Sanchez-Mut, Jose V.&lt;/author&gt;&lt;author&gt;Aso, Ester&lt;/author&gt;&lt;author&gt;Panayotis, Nicolas&lt;/author&gt;&lt;author&gt;Lott, Ira&lt;/author&gt;&lt;author&gt;Dierssen, Mara&lt;/author&gt;&lt;author&gt;Rabano, Alberto&lt;/author&gt;&lt;author&gt;Urdinguio, Rocio G.&lt;/author&gt;&lt;author&gt;Fernandez, Agustin F.&lt;/author&gt;&lt;author&gt;Astudillo, Aurora&lt;/author&gt;&lt;author&gt;Martin-Subero, Jose I.&lt;/author&gt;&lt;/authors&gt;&lt;/contributors&gt;&lt;titles&gt;&lt;title&gt;DNA methylation map of mouse and human brain identifies target genes in Alzheimer’s disease&lt;/title&gt;&lt;secondary-title&gt;Brain&lt;/secondary-title&gt;&lt;/titles&gt;&lt;periodical&gt;&lt;full-title&gt;Brain&lt;/full-title&gt;&lt;/periodical&gt;&lt;pages&gt;3018-3027&lt;/pages&gt;&lt;volume&gt;136&lt;/volume&gt;&lt;number&gt;10&lt;/number&gt;&lt;dates&gt;&lt;year&gt;2013&lt;/year&gt;&lt;pub-dates&gt;&lt;date&gt;2013&lt;/date&gt;&lt;/pub-dates&gt;&lt;/dates&gt;&lt;isbn&gt;1460-215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4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5CF9951F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77958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CAF658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Hippocampus</w:t>
            </w:r>
            <w:proofErr w:type="spellEnd"/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FD5F86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PO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EA86363" w14:textId="0B9101E4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>
                <w:fldData xml:space="preserve">PEVuZE5vdGU+PENpdGU+PEF1dGhvcj5Gb3Jha2VyPC9BdXRob3I+PFllYXI+MjAxNTwvWWVhcj48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=
</w:fldData>
              </w:fldChar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</w:instrText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>
                <w:fldData xml:space="preserve">PEVuZE5vdGU+PENpdGU+PEF1dGhvcj5Gb3Jha2VyPC9BdXRob3I+PFllYXI+MjAxNTwvWWVhcj48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=
</w:fldData>
              </w:fldChar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.DATA </w:instrText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5, 6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502458F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DA9D07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6C6FC6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Hippocampus</w:t>
            </w:r>
            <w:proofErr w:type="spellEnd"/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ACE7DD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GPM6B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EBEB3BD" w14:textId="134CDAA7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Ellison&lt;/Author&gt;&lt;Year&gt;2017&lt;/Year&gt;&lt;RecNum&gt;2608&lt;/RecNum&gt;&lt;DisplayText&gt;[7]&lt;/DisplayText&gt;&lt;record&gt;&lt;rec-number&gt;2608&lt;/rec-number&gt;&lt;foreign-keys&gt;&lt;key app="EN" db-id="wr5fdsdauvvf2ve0st6xdsa9fazfv2ssvvzt" timestamp="1643707709"&gt;2608&lt;/key&gt;&lt;/foreign-keys&gt;&lt;ref-type name="Journal Article"&gt;17&lt;/ref-type&gt;&lt;contributors&gt;&lt;authors&gt;&lt;author&gt;Ellison, Elizabeth M.&lt;/author&gt;&lt;author&gt;Bradley-Whitman, Melissa A.&lt;/author&gt;&lt;author&gt;Lovell, Mark A.&lt;/author&gt;&lt;/authors&gt;&lt;/contributors&gt;&lt;titles&gt;&lt;title&gt;Single-base resolution mapping of 5-hydroxymethylcytosine modifications in hippocampus of Alzheimer’s disease subjects&lt;/title&gt;&lt;secondary-title&gt;Journal of Molecular Neuroscience&lt;/secondary-title&gt;&lt;/titles&gt;&lt;periodical&gt;&lt;full-title&gt;Journal of Molecular Neuroscience&lt;/full-title&gt;&lt;/periodical&gt;&lt;pages&gt;185-197&lt;/pages&gt;&lt;volume&gt;63&lt;/volume&gt;&lt;number&gt;2&lt;/number&gt;&lt;dates&gt;&lt;year&gt;2017&lt;/year&gt;&lt;pub-dates&gt;&lt;date&gt;2017&lt;/date&gt;&lt;/pub-dates&gt;&lt;/dates&gt;&lt;publisher&gt;Springer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7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677C9EF4" w14:textId="77777777" w:rsidTr="00410139">
        <w:trPr>
          <w:trHeight w:val="52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333480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15E2C0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Pre-frontal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4CBBDF7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 w:eastAsia="fr-FR"/>
              </w:rPr>
              <w:t>ABCA7, ANK1, BIN1, C10orf105, CDH23, IER3, RHBDF2, TREM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7439A21" w14:textId="4EF34B96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De Jager&lt;/Author&gt;&lt;Year&gt;2014&lt;/Year&gt;&lt;RecNum&gt;2577&lt;/RecNum&gt;&lt;DisplayText&gt;[8]&lt;/DisplayText&gt;&lt;record&gt;&lt;rec-number&gt;2577&lt;/rec-number&gt;&lt;foreign-keys&gt;&lt;key app="EN" db-id="wr5fdsdauvvf2ve0st6xdsa9fazfv2ssvvzt" timestamp="1643707709"&gt;2577&lt;/key&gt;&lt;/foreign-keys&gt;&lt;ref-type name="Journal Article"&gt;17&lt;/ref-type&gt;&lt;contributors&gt;&lt;authors&gt;&lt;author&gt;De Jager, P. L.&lt;/author&gt;&lt;author&gt;Srivastava, G.&lt;/author&gt;&lt;author&gt;Lunnon, K.&lt;/author&gt;&lt;author&gt;Burgess, J.&lt;/author&gt;&lt;author&gt;Schalkwyk, L. C.&lt;/author&gt;&lt;author&gt;Yu, L.&lt;/author&gt;&lt;author&gt;Eaton, M. L.&lt;/author&gt;&lt;author&gt;Keenan, B. T.&lt;/author&gt;&lt;author&gt;Ernst, J.&lt;/author&gt;&lt;author&gt;McCabe, C.&lt;/author&gt;&lt;author&gt;Tang, A.&lt;/author&gt;&lt;author&gt;Raj, T.&lt;/author&gt;&lt;author&gt;Replogle, J.&lt;/author&gt;&lt;author&gt;Brodeur, W.&lt;/author&gt;&lt;author&gt;Gabriel, S.&lt;/author&gt;&lt;author&gt;Chai, H. S.&lt;/author&gt;&lt;author&gt;Younkin, C.&lt;/author&gt;&lt;author&gt;Younkin, S. G.&lt;/author&gt;&lt;author&gt;Zou, F.&lt;/author&gt;&lt;author&gt;Szyf, M.&lt;/author&gt;&lt;author&gt;Epstein, C. B.&lt;/author&gt;&lt;author&gt;Schneider, J. A.&lt;/author&gt;&lt;author&gt;Bernstein, B. E.&lt;/author&gt;&lt;author&gt;Meissner, A.&lt;/author&gt;&lt;author&gt;Ertekin-Taner, N.&lt;/author&gt;&lt;author&gt;Chibnik, L. B.&lt;/author&gt;&lt;author&gt;Kellis, M.&lt;/author&gt;&lt;author&gt;Mill, J.&lt;/author&gt;&lt;author&gt;Bennett, D. A.&lt;/author&gt;&lt;/authors&gt;&lt;/contributors&gt;&lt;titles&gt;&lt;title&gt;Alzheimer&amp;apos;s disease: early alterations in brain DNA methylation at ANK1, BIN1, RHBDF2 and other loci&lt;/title&gt;&lt;secondary-title&gt;Nat Neurosci&lt;/secondary-title&gt;&lt;/titles&gt;&lt;periodical&gt;&lt;full-title&gt;Nat Neurosci&lt;/full-title&gt;&lt;abbr-1&gt;Nature neuroscience&lt;/abbr-1&gt;&lt;/periodical&gt;&lt;pages&gt;1156-1163&lt;/pages&gt;&lt;volume&gt;17&lt;/volume&gt;&lt;number&gt;9&lt;/number&gt;&lt;dates&gt;&lt;year&gt;2014&lt;/year&gt;&lt;pub-dates&gt;&lt;date&gt;2014&lt;/date&gt;&lt;/pub-dates&gt;&lt;/dates&gt;&lt;isbn&gt;1546-1726&lt;/isbn&gt;&lt;urls&gt;&lt;related-urls&gt;&lt;url&gt;http://dx.doi.org/10.1038/nn.3786&lt;/url&gt;&lt;url&gt;https://www.ncbi.nlm.nih.gov/pubmed/25129075&lt;/url&gt;&lt;/related-urls&gt;&lt;/urls&gt;&lt;electronic-resource-num&gt;10.1038/nn.3786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8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1CC3B4D2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EAF4F9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AC4B15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Pre-frontal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6D57D3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NGFR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730F8C0" w14:textId="2E96904D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Nazarian&lt;/Author&gt;&lt;Year&gt;2018&lt;/Year&gt;&lt;RecNum&gt;2784&lt;/RecNum&gt;&lt;DisplayText&gt;[9]&lt;/DisplayText&gt;&lt;record&gt;&lt;rec-number&gt;2784&lt;/rec-number&gt;&lt;foreign-keys&gt;&lt;key app="EN" db-id="wr5fdsdauvvf2ve0st6xdsa9fazfv2ssvvzt" timestamp="1644414412"&gt;2784&lt;/key&gt;&lt;/foreign-keys&gt;&lt;ref-type name="Journal Article"&gt;17&lt;/ref-type&gt;&lt;contributors&gt;&lt;authors&gt;&lt;author&gt;Nazarian, Alireza&lt;/author&gt;&lt;author&gt;Yashin, Anatoliy I.&lt;/author&gt;&lt;author&gt;Kulminski, Alexander M.&lt;/author&gt;&lt;/authors&gt;&lt;/contributors&gt;&lt;titles&gt;&lt;title&gt;Methylation-wide association analysis reveals AIM2, DGUOK, GNAI3, and ST14 genes as potential contributors to the Alzheimer’s disease pathogenesis&lt;/title&gt;&lt;secondary-title&gt;bioRxiv&lt;/secondary-title&gt;&lt;/titles&gt;&lt;periodical&gt;&lt;full-title&gt;bioRxiv&lt;/full-title&gt;&lt;/periodical&gt;&lt;pages&gt;322503&lt;/pages&gt;&lt;dates&gt;&lt;year&gt;2018&lt;/year&gt;&lt;/dates&gt;&lt;urls&gt;&lt;related-urls&gt;&lt;url&gt;http://biorxiv.org/content/early/2018/05/15/322503.abstract&lt;/url&gt;&lt;/related-urls&gt;&lt;/urls&gt;&lt;electronic-resource-num&gt;10.1101/322503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9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623A2442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FC925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685DF7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Pre-frontal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8DB320C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NK1, MIR486, RHBDF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C1BD152" w14:textId="038F9415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Lunnon&lt;/Author&gt;&lt;Year&gt;2014&lt;/Year&gt;&lt;RecNum&gt;2590&lt;/RecNum&gt;&lt;DisplayText&gt;[10]&lt;/DisplayText&gt;&lt;record&gt;&lt;rec-number&gt;2590&lt;/rec-number&gt;&lt;foreign-keys&gt;&lt;key app="EN" db-id="wr5fdsdauvvf2ve0st6xdsa9fazfv2ssvvzt" timestamp="1643707709"&gt;2590&lt;/key&gt;&lt;/foreign-keys&gt;&lt;ref-type name="Journal Article"&gt;17&lt;/ref-type&gt;&lt;contributors&gt;&lt;authors&gt;&lt;author&gt;Lunnon, Katie&lt;/author&gt;&lt;author&gt;Smith, Rebecca&lt;/author&gt;&lt;author&gt;Hannon, Eilis&lt;/author&gt;&lt;author&gt;De Jager, Philip L.&lt;/author&gt;&lt;author&gt;Srivastava, Gyan&lt;/author&gt;&lt;author&gt;Volta, Manuela&lt;/author&gt;&lt;author&gt;Troakes, Claire&lt;/author&gt;&lt;author&gt;Al-Sarraj, Safa&lt;/author&gt;&lt;author&gt;Burrage, Joe&lt;/author&gt;&lt;author&gt;Macdonald, Ruby&lt;/author&gt;&lt;/authors&gt;&lt;/contributors&gt;&lt;titles&gt;&lt;title&gt;Methylomic profiling implicates cortical deregulation of ANK1 in Alzheimer&amp;apos;s disease&lt;/title&gt;&lt;secondary-title&gt;Nat Neurosci&lt;/secondary-title&gt;&lt;/titles&gt;&lt;periodical&gt;&lt;full-title&gt;Nat Neurosci&lt;/full-title&gt;&lt;abbr-1&gt;Nature neuroscience&lt;/abbr-1&gt;&lt;/periodical&gt;&lt;pages&gt;1164-1170&lt;/pages&gt;&lt;volume&gt;17&lt;/volume&gt;&lt;number&gt;9&lt;/number&gt;&lt;dates&gt;&lt;year&gt;2014&lt;/year&gt;&lt;pub-dates&gt;&lt;date&gt;2014&lt;/date&gt;&lt;/pub-dates&gt;&lt;/dates&gt;&lt;isbn&gt;1097-625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0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6B0796F" w14:textId="77777777" w:rsidTr="00410139">
        <w:trPr>
          <w:trHeight w:val="52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8DE04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CE1D7A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GB" w:eastAsia="fr-FR"/>
              </w:rPr>
              <w:t>Pyramidal layers in front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F1A6BF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MBP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3ABF3AF" w14:textId="643AFBE5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Hernández&lt;/Author&gt;&lt;Year&gt;2018&lt;/Year&gt;&lt;RecNum&gt;2581&lt;/RecNum&gt;&lt;DisplayText&gt;[11]&lt;/DisplayText&gt;&lt;record&gt;&lt;rec-number&gt;2581&lt;/rec-number&gt;&lt;foreign-keys&gt;&lt;key app="EN" db-id="wr5fdsdauvvf2ve0st6xdsa9fazfv2ssvvzt" timestamp="1643707709"&gt;2581&lt;/key&gt;&lt;/foreign-keys&gt;&lt;ref-type name="Journal Article"&gt;17&lt;/ref-type&gt;&lt;contributors&gt;&lt;authors&gt;&lt;author&gt;Hernández, Hernán Guillermo&lt;/author&gt;&lt;author&gt;Sandoval-Hernández, Adrián Gabriel&lt;/author&gt;&lt;author&gt;Garrido-Gil, Pablo&lt;/author&gt;&lt;author&gt;Labandeira-Garcia, José Luis&lt;/author&gt;&lt;author&gt;Zelaya, María Victoria&lt;/author&gt;&lt;author&gt;Bayon, Gustavo F.&lt;/author&gt;&lt;author&gt;Fernández, Agustín F.&lt;/author&gt;&lt;author&gt;Fraga, Mario F.&lt;/author&gt;&lt;author&gt;Arboleda, Gonzalo&lt;/author&gt;&lt;author&gt;Arboleda, Humberto&lt;/author&gt;&lt;/authors&gt;&lt;/contributors&gt;&lt;titles&gt;&lt;title&gt;Alzheimer&amp;apos;s disease DNA methylome of pyramidal layers in frontal cortex: laser-assisted microdissection study&lt;/title&gt;&lt;secondary-title&gt;Epigenomics&lt;/secondary-title&gt;&lt;/titles&gt;&lt;periodical&gt;&lt;full-title&gt;Epigenomics&lt;/full-title&gt;&lt;abbr-1&gt;Epigenomics&lt;/abbr-1&gt;&lt;/periodical&gt;&lt;pages&gt;1365-1382&lt;/pages&gt;&lt;volume&gt;10&lt;/volume&gt;&lt;number&gt;11&lt;/number&gt;&lt;dates&gt;&lt;year&gt;2018&lt;/year&gt;&lt;pub-dates&gt;&lt;date&gt;2018&lt;/date&gt;&lt;/pub-dates&gt;&lt;/dates&gt;&lt;isbn&gt;1750-1911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1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B128BC6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2F70B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603EAB5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Superior temporal gyru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F4FED8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TREM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8576034" w14:textId="41B6682A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Smith&lt;/Author&gt;&lt;Year&gt;2016&lt;/Year&gt;&lt;RecNum&gt;2600&lt;/RecNum&gt;&lt;DisplayText&gt;[12]&lt;/DisplayText&gt;&lt;record&gt;&lt;rec-number&gt;2600&lt;/rec-number&gt;&lt;foreign-keys&gt;&lt;key app="EN" db-id="wr5fdsdauvvf2ve0st6xdsa9fazfv2ssvvzt" timestamp="1643707709"&gt;2600&lt;/key&gt;&lt;/foreign-keys&gt;&lt;ref-type name="Journal Article"&gt;17&lt;/ref-type&gt;&lt;contributors&gt;&lt;authors&gt;&lt;author&gt;Smith, Adam R.&lt;/author&gt;&lt;author&gt;Smith, Rebecca G.&lt;/author&gt;&lt;author&gt;Condliffe, Daniel&lt;/author&gt;&lt;author&gt;Hannon, Eilis&lt;/author&gt;&lt;author&gt;Schalkwyk, Leonard&lt;/author&gt;&lt;author&gt;Mill, Jonathan&lt;/author&gt;&lt;author&gt;Lunnon, Katie&lt;/author&gt;&lt;/authors&gt;&lt;/contributors&gt;&lt;titles&gt;&lt;title&gt;Increased DNA methylation near TREM2 is consistently seen in the superior temporal gyrus in Alzheimer&amp;apos;s disease brain&lt;/title&gt;&lt;secondary-title&gt;Neurobiol Aging&lt;/secondary-title&gt;&lt;/titles&gt;&lt;periodical&gt;&lt;full-title&gt;Neurobiol Aging&lt;/full-title&gt;&lt;/periodical&gt;&lt;pages&gt;35-40&lt;/pages&gt;&lt;volume&gt;47&lt;/volume&gt;&lt;dates&gt;&lt;year&gt;2016&lt;/year&gt;&lt;pub-dates&gt;&lt;date&gt;2016&lt;/date&gt;&lt;/pub-dates&gt;&lt;/dates&gt;&lt;isbn&gt;0197-4580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2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05B676B" w14:textId="77777777" w:rsidTr="00410139">
        <w:trPr>
          <w:trHeight w:val="208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188FF74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FBCB46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Superior temporal gyru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5625E5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GPAT1, B3GALT4, CMYA5, DUSP6, ELOVL1, FBRSL1, FLOT1, HLA-J, KIF25, KLK7, MOV10L1, NAV2, NRG2, PPT2, PPT2-EGFL8, PRDM16, PRRT1, RIBC2, RNF39, RNF5P1, TAP2, TBX15, TNXB, TRIM40, TRIM6, VAX2, ZNF177, ZNF559-ZNF177, ZNRD1-AS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9C90898" w14:textId="6783C61D" w:rsidR="00410139" w:rsidRPr="00410139" w:rsidRDefault="0041013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Watson&lt;/Author&gt;&lt;Year&gt;2016&lt;/Year&gt;&lt;RecNum&gt;2604&lt;/RecNum&gt;&lt;DisplayText&gt;[13]&lt;/DisplayText&gt;&lt;record&gt;&lt;rec-number&gt;2604&lt;/rec-number&gt;&lt;foreign-keys&gt;&lt;key app="EN" db-id="wr5fdsdauvvf2ve0st6xdsa9fazfv2ssvvzt" timestamp="1643707709"&gt;2604&lt;/key&gt;&lt;/foreign-keys&gt;&lt;ref-type name="Journal Article"&gt;17&lt;/ref-type&gt;&lt;contributors&gt;&lt;authors&gt;&lt;author&gt;Watson, Corey T.&lt;/author&gt;&lt;author&gt;Roussos, Panos&lt;/author&gt;&lt;author&gt;Garg, Paras&lt;/author&gt;&lt;author&gt;Ho, Daniel J.&lt;/author&gt;&lt;author&gt;Azam, Nidha&lt;/author&gt;&lt;author&gt;Katsel, Pavel L.&lt;/author&gt;&lt;author&gt;Haroutunian, Vahram&lt;/author&gt;&lt;author&gt;Sharp, Andrew J.&lt;/author&gt;&lt;/authors&gt;&lt;/contributors&gt;&lt;titles&gt;&lt;title&gt;Genome-wide DNA methylation profiling in the superior temporal gyrus reveals epigenetic signatures associated with Alzheimer’s disease&lt;/title&gt;&lt;secondary-title&gt;Genome Medicine&lt;/secondary-title&gt;&lt;/titles&gt;&lt;periodical&gt;&lt;full-title&gt;Genome Med&lt;/full-title&gt;&lt;abbr-1&gt;Genome medicine&lt;/abbr-1&gt;&lt;/periodical&gt;&lt;pages&gt;5&lt;/pages&gt;&lt;volume&gt;8&lt;/volume&gt;&lt;number&gt;1&lt;/number&gt;&lt;dates&gt;&lt;year&gt;2016&lt;/year&gt;&lt;pub-dates&gt;&lt;date&gt;2016&lt;/date&gt;&lt;/pub-dates&gt;&lt;/dates&gt;&lt;isbn&gt;1756-994X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3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069A62C6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9B3030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59483B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Tempor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D8EF5D9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PP, MAPT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07A8057" w14:textId="0BE88877" w:rsidR="00410139" w:rsidRPr="00410139" w:rsidRDefault="00D629A5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Iwata&lt;/Author&gt;&lt;Year&gt;2013&lt;/Year&gt;&lt;RecNum&gt;2584&lt;/RecNum&gt;&lt;DisplayText&gt;[14]&lt;/DisplayText&gt;&lt;record&gt;&lt;rec-number&gt;2584&lt;/rec-number&gt;&lt;foreign-keys&gt;&lt;key app="EN" db-id="wr5fdsdauvvf2ve0st6xdsa9fazfv2ssvvzt" timestamp="1643707709"&gt;2584&lt;/key&gt;&lt;/foreign-keys&gt;&lt;ref-type name="Journal Article"&gt;17&lt;/ref-type&gt;&lt;contributors&gt;&lt;authors&gt;&lt;author&gt;Iwata, Atsushi&lt;/author&gt;&lt;author&gt;Nagata, Kenichi&lt;/author&gt;&lt;author&gt;Hatsuta, Hiroyuki&lt;/author&gt;&lt;author&gt;Takuma, Hiroshi&lt;/author&gt;&lt;author&gt;Bundo, Miki&lt;/author&gt;&lt;author&gt;Iwamoto, Kazuya&lt;/author&gt;&lt;author&gt;Tamaoka, Akira&lt;/author&gt;&lt;author&gt;Murayama, Shigeo&lt;/author&gt;&lt;author&gt;Saido, Takaomi&lt;/author&gt;&lt;author&gt;Tsuji, Shoji&lt;/author&gt;&lt;/authors&gt;&lt;/contributors&gt;&lt;titles&gt;&lt;title&gt;Altered CpG methylation in sporadic Alzheimer&amp;apos;s disease is associated with APP and MAPT dysregulation&lt;/title&gt;&lt;secondary-title&gt;Human molecular genetics&lt;/secondary-title&gt;&lt;/titles&gt;&lt;periodical&gt;&lt;full-title&gt;Hum Mol Genet&lt;/full-title&gt;&lt;abbr-1&gt;Human molecular genetics&lt;/abbr-1&gt;&lt;/periodical&gt;&lt;pages&gt;648-656&lt;/pages&gt;&lt;volume&gt;23&lt;/volume&gt;&lt;number&gt;3&lt;/number&gt;&lt;dates&gt;&lt;year&gt;2013&lt;/year&gt;&lt;pub-dates&gt;&lt;date&gt;2013&lt;/date&gt;&lt;/pub-dates&gt;&lt;/dates&gt;&lt;isbn&gt;1460-208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4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59356362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CBFF3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C0C125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Temporal lobe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6296B00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S100A2, SORBS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DFACA73" w14:textId="24E36F2E" w:rsidR="00410139" w:rsidRPr="00410139" w:rsidRDefault="003D31B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Siegmund&lt;/Author&gt;&lt;Year&gt;2007&lt;/Year&gt;&lt;RecNum&gt;2599&lt;/RecNum&gt;&lt;DisplayText&gt;[15]&lt;/DisplayText&gt;&lt;record&gt;&lt;rec-number&gt;2599&lt;/rec-number&gt;&lt;foreign-keys&gt;&lt;key app="EN" db-id="wr5fdsdauvvf2ve0st6xdsa9fazfv2ssvvzt" timestamp="1643707709"&gt;2599&lt;/key&gt;&lt;/foreign-keys&gt;&lt;ref-type name="Journal Article"&gt;17&lt;/ref-type&gt;&lt;contributors&gt;&lt;authors&gt;&lt;author&gt;Siegmund, Kimberly D.&lt;/author&gt;&lt;author&gt;Connor, Caroline M.&lt;/author&gt;&lt;author&gt;Campan, Mihaela&lt;/author&gt;&lt;author&gt;Long, Tiffany I.&lt;/author&gt;&lt;author&gt;Weisenberger, Daniel J.&lt;/author&gt;&lt;author&gt;Biniszkiewicz, Detlev&lt;/author&gt;&lt;author&gt;Jaenisch, Rudolf&lt;/author&gt;&lt;author&gt;Laird, Peter W.&lt;/author&gt;&lt;author&gt;Akbarian, Schahram&lt;/author&gt;&lt;/authors&gt;&lt;/contributors&gt;&lt;titles&gt;&lt;title&gt;DNA methylation in the human cerebral cortex is dynamically regulated throughout the life span and involves differentiated neurons&lt;/title&gt;&lt;secondary-title&gt;PLoS One&lt;/secondary-title&gt;&lt;/titles&gt;&lt;periodical&gt;&lt;full-title&gt;PLoS One&lt;/full-title&gt;&lt;abbr-1&gt;PloS one&lt;/abbr-1&gt;&lt;/periodical&gt;&lt;pages&gt;e895&lt;/pages&gt;&lt;volume&gt;2&lt;/volume&gt;&lt;number&gt;9&lt;/number&gt;&lt;dates&gt;&lt;year&gt;2007&lt;/year&gt;&lt;pub-dates&gt;&lt;date&gt;2007&lt;/date&gt;&lt;/pub-dates&gt;&lt;/dates&gt;&lt;isbn&gt;1932-620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5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3583936E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329CFC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0BD6F73" w14:textId="1E62920A" w:rsidR="00410139" w:rsidRPr="00410139" w:rsidRDefault="003D31B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Plasma 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E696B0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LHX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D3B42EF" w14:textId="4413107E" w:rsidR="00410139" w:rsidRPr="00410139" w:rsidRDefault="003D31B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Pai&lt;/Author&gt;&lt;Year&gt;2019&lt;/Year&gt;&lt;RecNum&gt;2568&lt;/RecNum&gt;&lt;DisplayText&gt;[16]&lt;/DisplayText&gt;&lt;record&gt;&lt;rec-number&gt;2568&lt;/rec-number&gt;&lt;foreign-keys&gt;&lt;key app="EN" db-id="wr5fdsdauvvf2ve0st6xdsa9fazfv2ssvvzt" timestamp="1643707708"&gt;2568&lt;/key&gt;&lt;/foreign-keys&gt;&lt;ref-type name="Journal Article"&gt;17&lt;/ref-type&gt;&lt;contributors&gt;&lt;authors&gt;&lt;author&gt;Pai, Ming-Chyi&lt;/author&gt;&lt;author&gt;Kuo, Yu-Min&lt;/author&gt;&lt;author&gt;Wang, I. Fang&lt;/author&gt;&lt;author&gt;Chiang, Po-Min&lt;/author&gt;&lt;author&gt;Tsai, Kuen-Jer&lt;/author&gt;&lt;/authors&gt;&lt;/contributors&gt;&lt;titles&gt;&lt;title&gt;The role of methylated circulating nucleic acids as a potential biomarker in Alzheimer’s disease&lt;/title&gt;&lt;secondary-title&gt;Molecular neurobiology&lt;/secondary-title&gt;&lt;/titles&gt;&lt;periodical&gt;&lt;full-title&gt;Mol Neurobiol&lt;/full-title&gt;&lt;abbr-1&gt;Molecular neurobiology&lt;/abbr-1&gt;&lt;/periodical&gt;&lt;pages&gt;2440-2449&lt;/pages&gt;&lt;volume&gt;56&lt;/volume&gt;&lt;number&gt;4&lt;/number&gt;&lt;dates&gt;&lt;year&gt;2019&lt;/year&gt;&lt;pub-dates&gt;&lt;date&gt;2019&lt;/date&gt;&lt;/pub-dates&gt;&lt;/dates&gt;&lt;publisher&gt;Springer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6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1ED421FC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BBBD2D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4553580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Leucocyte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3F2344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FAAH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DCCA49F" w14:textId="7B4D844E" w:rsidR="00410139" w:rsidRPr="00410139" w:rsidRDefault="003D31B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D&amp;apos;Addario&lt;/Author&gt;&lt;Year&gt;2012&lt;/Year&gt;&lt;RecNum&gt;2575&lt;/RecNum&gt;&lt;DisplayText&gt;[17]&lt;/DisplayText&gt;&lt;record&gt;&lt;rec-number&gt;2575&lt;/rec-number&gt;&lt;foreign-keys&gt;&lt;key app="EN" db-id="wr5fdsdauvvf2ve0st6xdsa9fazfv2ssvvzt" timestamp="1643707709"&gt;2575&lt;/key&gt;&lt;/foreign-keys&gt;&lt;ref-type name="Journal Article"&gt;17&lt;/ref-type&gt;&lt;contributors&gt;&lt;authors&gt;&lt;author&gt;D&amp;apos;Addario, Claudio&lt;/author&gt;&lt;author&gt;Di Francesco, Andrea&lt;/author&gt;&lt;author&gt;Arosio, Beatrice&lt;/author&gt;&lt;author&gt;Gussago, Cristina&lt;/author&gt;&lt;author&gt;Dell&amp;apos;Osso, Bernardo&lt;/author&gt;&lt;author&gt;Bari, Monica&lt;/author&gt;&lt;author&gt;Galimberti, Daniela&lt;/author&gt;&lt;author&gt;Scarpini, Elio&lt;/author&gt;&lt;author&gt;Altamura, A. Carlo&lt;/author&gt;&lt;author&gt;Mari, Daniela&lt;/author&gt;&lt;/authors&gt;&lt;/contributors&gt;&lt;titles&gt;&lt;title&gt;Epigenetic regulation of fatty acid amide hydrolase in Alzheimer disease&lt;/title&gt;&lt;secondary-title&gt;PLoS One&lt;/secondary-title&gt;&lt;/titles&gt;&lt;periodical&gt;&lt;full-title&gt;PLoS One&lt;/full-title&gt;&lt;abbr-1&gt;PloS one&lt;/abbr-1&gt;&lt;/periodical&gt;&lt;pages&gt;e39186&lt;/pages&gt;&lt;volume&gt;7&lt;/volume&gt;&lt;number&gt;6&lt;/number&gt;&lt;dates&gt;&lt;year&gt;2012&lt;/year&gt;&lt;pub-dates&gt;&lt;date&gt;2012&lt;/date&gt;&lt;/pub-dates&gt;&lt;/dates&gt;&lt;isbn&gt;1932-620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7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0237E0F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8793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ABE32ED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Leucocyte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DB49E0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LOX5, SIRT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51FCDB6" w14:textId="4078F55F" w:rsidR="00410139" w:rsidRPr="00410139" w:rsidRDefault="003D31B9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Hou&lt;/Author&gt;&lt;Year&gt;2013&lt;/Year&gt;&lt;RecNum&gt;2582&lt;/RecNum&gt;&lt;DisplayText&gt;[18]&lt;/DisplayText&gt;&lt;record&gt;&lt;rec-number&gt;2582&lt;/rec-number&gt;&lt;foreign-keys&gt;&lt;key app="EN" db-id="wr5fdsdauvvf2ve0st6xdsa9fazfv2ssvvzt" timestamp="1643707709"&gt;2582&lt;/key&gt;&lt;/foreign-keys&gt;&lt;ref-type name="Journal Article"&gt;17&lt;/ref-type&gt;&lt;contributors&gt;&lt;authors&gt;&lt;author&gt;Hou, Yaping&lt;/author&gt;&lt;author&gt;Chen, Huayun&lt;/author&gt;&lt;author&gt;He, Qiong&lt;/author&gt;&lt;author&gt;Jiang, Wei&lt;/author&gt;&lt;author&gt;Luo, Tao&lt;/author&gt;&lt;author&gt;Duan, Jinhai&lt;/author&gt;&lt;author&gt;Mu, Nan&lt;/author&gt;&lt;author&gt;He, Yunshao&lt;/author&gt;&lt;author&gt;Wang, Huaqiao&lt;/author&gt;&lt;/authors&gt;&lt;/contributors&gt;&lt;titles&gt;&lt;title&gt;Changes in methylation patterns of multiple genes from peripheral blood leucocytes of Alzheimer&amp;apos;s disease patients&lt;/title&gt;&lt;secondary-title&gt;Acta neuropsychiatrica&lt;/secondary-title&gt;&lt;/titles&gt;&lt;periodical&gt;&lt;full-title&gt;Acta neuropsychiatrica&lt;/full-title&gt;&lt;/periodical&gt;&lt;pages&gt;66-76&lt;/pages&gt;&lt;volume&gt;25&lt;/volume&gt;&lt;number&gt;2&lt;/number&gt;&lt;dates&gt;&lt;year&gt;2013&lt;/year&gt;&lt;pub-dates&gt;&lt;date&gt;2013&lt;/date&gt;&lt;/pub-dates&gt;&lt;/dates&gt;&lt;isbn&gt;0924-2708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8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66C2A868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A7CF1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CC1077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Leucocyte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449279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SCNA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580BC3F" w14:textId="602B96DB" w:rsidR="00410139" w:rsidRPr="00410139" w:rsidRDefault="00C950B4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Yoshino&lt;/Author&gt;&lt;Year&gt;2016&lt;/Year&gt;&lt;RecNum&gt;2605&lt;/RecNum&gt;&lt;DisplayText&gt;[19]&lt;/DisplayText&gt;&lt;record&gt;&lt;rec-number&gt;2605&lt;/rec-number&gt;&lt;foreign-keys&gt;&lt;key app="EN" db-id="wr5fdsdauvvf2ve0st6xdsa9fazfv2ssvvzt" timestamp="1643707709"&gt;2605&lt;/key&gt;&lt;/foreign-keys&gt;&lt;ref-type name="Journal Article"&gt;17&lt;/ref-type&gt;&lt;contributors&gt;&lt;authors&gt;&lt;author&gt;Yoshino, Yuta&lt;/author&gt;&lt;author&gt;Mori, Takaaki&lt;/author&gt;&lt;author&gt;Yoshida, Taku&lt;/author&gt;&lt;author&gt;Yamazaki, Kiyohiro&lt;/author&gt;&lt;author&gt;Ozaki, Yuki&lt;/author&gt;&lt;author&gt;Sao, Tomoko&lt;/author&gt;&lt;author&gt;Funahashi, Yu&lt;/author&gt;&lt;author&gt;Iga, Jun-Ichi&lt;/author&gt;&lt;author&gt;Ueno, Shu-Ichi&lt;/author&gt;&lt;/authors&gt;&lt;/contributors&gt;&lt;titles&gt;&lt;title&gt;Elevated mRNA expression and low methylation of SNCA in Japanese Alzheimer’s disease subjects&lt;/title&gt;&lt;secondary-title&gt;Journal of Alzheimer&amp;apos;s Disease&lt;/secondary-title&gt;&lt;/titles&gt;&lt;periodical&gt;&lt;full-title&gt;Journal of Alzheimer&amp;apos;s Disease&lt;/full-title&gt;&lt;/periodical&gt;&lt;pages&gt;1349-1357&lt;/pages&gt;&lt;volume&gt;54&lt;/volume&gt;&lt;number&gt;4&lt;/number&gt;&lt;dates&gt;&lt;year&gt;2016&lt;/year&gt;&lt;pub-dates&gt;&lt;date&gt;2016&lt;/date&gt;&lt;/pub-dates&gt;&lt;/dates&gt;&lt;isbn&gt;1387-287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9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57877C5C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C390CC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D96B4F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Lymphocytes 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9A9D6F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PP, PS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3A90DEA" w14:textId="4369B69C" w:rsidR="00410139" w:rsidRPr="00410139" w:rsidRDefault="00C950B4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Piaceri&lt;/Author&gt;&lt;Year&gt;2015&lt;/Year&gt;&lt;RecNum&gt;2593&lt;/RecNum&gt;&lt;DisplayText&gt;[20]&lt;/DisplayText&gt;&lt;record&gt;&lt;rec-number&gt;2593&lt;/rec-number&gt;&lt;foreign-keys&gt;&lt;key app="EN" db-id="wr5fdsdauvvf2ve0st6xdsa9fazfv2ssvvzt" timestamp="1643707709"&gt;2593&lt;/key&gt;&lt;/foreign-keys&gt;&lt;ref-type name="Journal Article"&gt;17&lt;/ref-type&gt;&lt;contributors&gt;&lt;authors&gt;&lt;author&gt;Piaceri, Irene&lt;/author&gt;&lt;author&gt;Raspanti, Beatrice&lt;/author&gt;&lt;author&gt;Tedde, Andrea&lt;/author&gt;&lt;author&gt;Bagnoli, Silvia&lt;/author&gt;&lt;author&gt;Sorbi, Sandro&lt;/author&gt;&lt;author&gt;Nacmias, Benedetta&lt;/author&gt;&lt;/authors&gt;&lt;/contributors&gt;&lt;titles&gt;&lt;title&gt;Epigenetic modifications in Alzheimer&amp;apos;s disease: cause or effect?&lt;/title&gt;&lt;secondary-title&gt;Journal of Alzheimer&amp;apos;s Disease&lt;/secondary-title&gt;&lt;/titles&gt;&lt;periodical&gt;&lt;full-title&gt;Journal of Alzheimer&amp;apos;s Disease&lt;/full-title&gt;&lt;/periodical&gt;&lt;pages&gt;1169-1173&lt;/pages&gt;&lt;volume&gt;43&lt;/volume&gt;&lt;number&gt;4&lt;/number&gt;&lt;dates&gt;&lt;year&gt;2015&lt;/year&gt;&lt;pub-dates&gt;&lt;date&gt;2015&lt;/date&gt;&lt;/pub-dates&gt;&lt;/dates&gt;&lt;isbn&gt;1387-287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0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6E3C4534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BAB1A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C3E6AE0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Lymphocytes 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196DBF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DR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3820666" w14:textId="7F45D475" w:rsidR="00410139" w:rsidRPr="00410139" w:rsidRDefault="00C950B4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Wang&lt;/Author&gt;&lt;Year&gt;2014&lt;/Year&gt;&lt;RecNum&gt;2603&lt;/RecNum&gt;&lt;DisplayText&gt;[21]&lt;/DisplayText&gt;&lt;record&gt;&lt;rec-number&gt;2603&lt;/rec-number&gt;&lt;foreign-keys&gt;&lt;key app="EN" db-id="wr5fdsdauvvf2ve0st6xdsa9fazfv2ssvvzt" timestamp="1643707709"&gt;2603&lt;/key&gt;&lt;/foreign-keys&gt;&lt;ref-type name="Journal Article"&gt;17&lt;/ref-type&gt;&lt;contributors&gt;&lt;authors&gt;&lt;author&gt;Wang, Yun&lt;/author&gt;&lt;author&gt;Xu, Shunliang&lt;/author&gt;&lt;author&gt;Cao, Yanjun&lt;/author&gt;&lt;author&gt;Xie, Zhaohong&lt;/author&gt;&lt;author&gt;Lai, Chao&lt;/author&gt;&lt;author&gt;Ji, Xiaowei&lt;/author&gt;&lt;author&gt;Bi, Jianzhong&lt;/author&gt;&lt;/authors&gt;&lt;/contributors&gt;&lt;titles&gt;&lt;title&gt;Folate deficiency exacerbates apoptosis by inducing hypomethylation and resultant overexpression of DR4 together with altering DNMTs in Alzheimer’s disease&lt;/title&gt;&lt;secondary-title&gt;International journal of clinical and experimental medicine&lt;/secondary-title&gt;&lt;/titles&gt;&lt;periodical&gt;&lt;full-title&gt;International journal of clinical and experimental medicine&lt;/full-title&gt;&lt;/periodical&gt;&lt;pages&gt;1945&lt;/pages&gt;&lt;volume&gt;7&lt;/volume&gt;&lt;number&gt;8&lt;/number&gt;&lt;dates&gt;&lt;year&gt;2014&lt;/year&gt;&lt;pub-dates&gt;&lt;date&gt;2014&lt;/date&gt;&lt;/pub-dates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1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3F88E003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37C70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BDB9AE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Mononuclear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cells</w:t>
            </w:r>
            <w:proofErr w:type="spellEnd"/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2D19830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ALOX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DC812E0" w14:textId="05770487" w:rsidR="00410139" w:rsidRPr="00410139" w:rsidRDefault="00C950B4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Di Francesco&lt;/Author&gt;&lt;Year&gt;2013&lt;/Year&gt;&lt;RecNum&gt;2578&lt;/RecNum&gt;&lt;DisplayText&gt;[22]&lt;/DisplayText&gt;&lt;record&gt;&lt;rec-number&gt;2578&lt;/rec-number&gt;&lt;foreign-keys&gt;&lt;key app="EN" db-id="wr5fdsdauvvf2ve0st6xdsa9fazfv2ssvvzt" timestamp="1643707709"&gt;2578&lt;/key&gt;&lt;/foreign-keys&gt;&lt;ref-type name="Journal Article"&gt;17&lt;/ref-type&gt;&lt;contributors&gt;&lt;authors&gt;&lt;author&gt;Di Francesco, Andrea&lt;/author&gt;&lt;author&gt;Arosio, Beatrice&lt;/author&gt;&lt;author&gt;Gussago, Cristina&lt;/author&gt;&lt;author&gt;Dainese, Enrico&lt;/author&gt;&lt;author&gt;Mari, Daniela&lt;/author&gt;&lt;author&gt;D&amp;apos;Addario, Claudio&lt;/author&gt;&lt;author&gt;Maccarrone, Mauro&lt;/author&gt;&lt;/authors&gt;&lt;/contributors&gt;&lt;titles&gt;&lt;title&gt;Involvement of 5-lipoxygenase in Alzheimer&amp;apos;s disease: a role for DNA methylation&lt;/title&gt;&lt;secondary-title&gt;Journal of Alzheimer&amp;apos;s Disease&lt;/secondary-title&gt;&lt;/titles&gt;&lt;periodical&gt;&lt;full-title&gt;Journal of Alzheimer&amp;apos;s Disease&lt;/full-title&gt;&lt;/periodical&gt;&lt;pages&gt;3-8&lt;/pages&gt;&lt;volume&gt;37&lt;/volume&gt;&lt;number&gt;1&lt;/number&gt;&lt;dates&gt;&lt;year&gt;2013&lt;/year&gt;&lt;pub-dates&gt;&lt;date&gt;2013&lt;/date&gt;&lt;/pub-dates&gt;&lt;/dates&gt;&lt;isbn&gt;1387-287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2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512E58C4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06AC4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80B194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Mononuclear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cells</w:t>
            </w:r>
            <w:proofErr w:type="spellEnd"/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CD650B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BDNF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4E3C5F7" w14:textId="6EAECB21" w:rsidR="00410139" w:rsidRPr="00410139" w:rsidRDefault="00C950B4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Nagata&lt;/Author&gt;&lt;Year&gt;2015&lt;/Year&gt;&lt;RecNum&gt;2592&lt;/RecNum&gt;&lt;DisplayText&gt;[23]&lt;/DisplayText&gt;&lt;record&gt;&lt;rec-number&gt;2592&lt;/rec-number&gt;&lt;foreign-keys&gt;&lt;key app="EN" db-id="wr5fdsdauvvf2ve0st6xdsa9fazfv2ssvvzt" timestamp="1643707709"&gt;2592&lt;/key&gt;&lt;/foreign-keys&gt;&lt;ref-type name="Journal Article"&gt;17&lt;/ref-type&gt;&lt;contributors&gt;&lt;authors&gt;&lt;author&gt;Nagata, T.&lt;/author&gt;&lt;author&gt;Kobayashi, N.&lt;/author&gt;&lt;author&gt;Ishii, J.&lt;/author&gt;&lt;author&gt;Shinagawa, S.&lt;/author&gt;&lt;author&gt;Nakayama, R.&lt;/author&gt;&lt;author&gt;Shibata, N.&lt;/author&gt;&lt;author&gt;Kuerban, B.&lt;/author&gt;&lt;author&gt;Ohnuma, T.&lt;/author&gt;&lt;author&gt;Kondo, K.&lt;/author&gt;&lt;author&gt;Arai, H.&lt;/author&gt;&lt;author&gt;Yamada, H.&lt;/author&gt;&lt;author&gt;Nakayama, K.&lt;/author&gt;&lt;/authors&gt;&lt;/contributors&gt;&lt;titles&gt;&lt;title&gt;Association between DNA Methylation of the BDNF Promoter Region and Clinical Presentation in Alzheimer&amp;apos;s Disease&lt;/title&gt;&lt;secondary-title&gt;Dement Geriatr Cogn Dis Extra&lt;/secondary-title&gt;&lt;/titles&gt;&lt;periodical&gt;&lt;full-title&gt;Dement Geriatr Cogn Dis Extra&lt;/full-title&gt;&lt;/periodical&gt;&lt;pages&gt;64-73&lt;/pages&gt;&lt;volume&gt;5&lt;/volume&gt;&lt;number&gt;1&lt;/number&gt;&lt;dates&gt;&lt;year&gt;2015&lt;/year&gt;&lt;pub-dates&gt;&lt;date&gt;2015&lt;/date&gt;&lt;/pub-dates&gt;&lt;/dates&gt;&lt;isbn&gt;1664-5464&lt;/isbn&gt;&lt;urls&gt;&lt;related-urls&gt;&lt;url&gt;http://dx.doi.org/10.1159/000375367&lt;/url&gt;&lt;url&gt;https://www.ncbi.nlm.nih.gov/pubmed/25873928&lt;/url&gt;&lt;/related-urls&gt;&lt;/urls&gt;&lt;electronic-resource-num&gt;10.1159/000375367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3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68165053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A102E57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9CEC95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D0E499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DUSP22, FLOT1, B3GALT4, DRD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82A4141" w14:textId="222D731B" w:rsidR="00410139" w:rsidRPr="00410139" w:rsidRDefault="00A5130C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Madrid&lt;/Author&gt;&lt;Year&gt;2018&lt;/Year&gt;&lt;RecNum&gt;2751&lt;/RecNum&gt;&lt;DisplayText&gt;[24]&lt;/DisplayText&gt;&lt;record&gt;&lt;rec-number&gt;2751&lt;/rec-number&gt;&lt;foreign-keys&gt;&lt;key app="EN" db-id="wr5fdsdauvvf2ve0st6xdsa9fazfv2ssvvzt" timestamp="1643707709"&gt;2751&lt;/key&gt;&lt;/foreign-keys&gt;&lt;ref-type name="Journal Article"&gt;17&lt;/ref-type&gt;&lt;contributors&gt;&lt;authors&gt;&lt;author&gt;Madrid, Andy&lt;/author&gt;&lt;author&gt;Hogan, Kirk J.&lt;/author&gt;&lt;author&gt;Papale, Ligia A.&lt;/author&gt;&lt;author&gt;Clark, Lindsay R.&lt;/author&gt;&lt;author&gt;Asthana, Sanjay&lt;/author&gt;&lt;author&gt;Johnson, Sterling C.&lt;/author&gt;&lt;author&gt;Alisch, Reid S.&lt;/author&gt;&lt;/authors&gt;&lt;/contributors&gt;&lt;titles&gt;&lt;title&gt;DNA hypomethylation in blood links B3GALT4 and ZADH2 to Alzheimer’s disease&lt;/title&gt;&lt;secondary-title&gt;Journal of Alzheimer&amp;apos;s Disease&lt;/secondary-title&gt;&lt;/titles&gt;&lt;periodical&gt;&lt;full-title&gt;Journal of Alzheimer&amp;apos;s Disease&lt;/full-title&gt;&lt;/periodical&gt;&lt;pages&gt;927-934&lt;/pages&gt;&lt;volume&gt;66&lt;/volume&gt;&lt;number&gt;3&lt;/number&gt;&lt;dates&gt;&lt;year&gt;2018&lt;/year&gt;&lt;pub-dates&gt;&lt;date&gt;2018&lt;/date&gt;&lt;/pub-dates&gt;&lt;/dates&gt;&lt;publisher&gt;IOS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4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57E0ED97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1467B4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8DB3F4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E176D4C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PIN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3C8C2AB" w14:textId="2AE36E89" w:rsidR="00410139" w:rsidRPr="00410139" w:rsidRDefault="00A5130C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Arosio&lt;/Author&gt;&lt;Year&gt;2012&lt;/Year&gt;&lt;RecNum&gt;2571&lt;/RecNum&gt;&lt;DisplayText&gt;[25]&lt;/DisplayText&gt;&lt;record&gt;&lt;rec-number&gt;2571&lt;/rec-number&gt;&lt;foreign-keys&gt;&lt;key app="EN" db-id="wr5fdsdauvvf2ve0st6xdsa9fazfv2ssvvzt" timestamp="1643707708"&gt;2571&lt;/key&gt;&lt;/foreign-keys&gt;&lt;ref-type name="Journal Article"&gt;17&lt;/ref-type&gt;&lt;contributors&gt;&lt;authors&gt;&lt;author&gt;Arosio, B.&lt;/author&gt;&lt;author&gt;Bulbarelli, A.&lt;/author&gt;&lt;author&gt;Candia, S. Bastias&lt;/author&gt;&lt;author&gt;Lonati, E.&lt;/author&gt;&lt;author&gt;Mastronardi, L.&lt;/author&gt;&lt;author&gt;Romualdi, P.&lt;/author&gt;&lt;author&gt;Candeletti, S.&lt;/author&gt;&lt;author&gt;Gussago, C.&lt;/author&gt;&lt;author&gt;Galimberti, D.&lt;/author&gt;&lt;author&gt;Scarpini, E.&lt;/author&gt;&lt;/authors&gt;&lt;/contributors&gt;&lt;titles&gt;&lt;title&gt;Pin1 contribution to Alzheimer’s disease: transcriptional and epigenetic mechanisms in patients with late-onset Alzheimer’s disease&lt;/title&gt;&lt;secondary-title&gt;Neurodegenerative Diseases&lt;/secondary-title&gt;&lt;/titles&gt;&lt;periodical&gt;&lt;full-title&gt;Neurodegenerative Diseases&lt;/full-title&gt;&lt;/periodical&gt;&lt;pages&gt;207-211&lt;/pages&gt;&lt;volume&gt;10&lt;/volume&gt;&lt;number&gt;1-4&lt;/number&gt;&lt;dates&gt;&lt;year&gt;2012&lt;/year&gt;&lt;pub-dates&gt;&lt;date&gt;2012&lt;/date&gt;&lt;/pub-dates&gt;&lt;/dates&gt;&lt;isbn&gt;1660-2854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5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90640B3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07A10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EB98E5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F958E2B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BDNF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77BF22C" w14:textId="5252C9D3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Chang&lt;/Author&gt;&lt;Year&gt;2014&lt;/Year&gt;&lt;RecNum&gt;2574&lt;/RecNum&gt;&lt;DisplayText&gt;[26]&lt;/DisplayText&gt;&lt;record&gt;&lt;rec-number&gt;2574&lt;/rec-number&gt;&lt;foreign-keys&gt;&lt;key app="EN" db-id="wr5fdsdauvvf2ve0st6xdsa9fazfv2ssvvzt" timestamp="1643707709"&gt;2574&lt;/key&gt;&lt;/foreign-keys&gt;&lt;ref-type name="Journal Article"&gt;17&lt;/ref-type&gt;&lt;contributors&gt;&lt;authors&gt;&lt;author&gt;Chang, Lan&lt;/author&gt;&lt;author&gt;Wang, Yunliang&lt;/author&gt;&lt;author&gt;Ji, Huihui&lt;/author&gt;&lt;author&gt;Dai, Dongjun&lt;/author&gt;&lt;author&gt;Xu, Xuting&lt;/author&gt;&lt;author&gt;Jiang, Danjie&lt;/author&gt;&lt;author&gt;Hong, Qingxiao&lt;/author&gt;&lt;author&gt;Ye, Huadan&lt;/author&gt;&lt;author&gt;Zhang, Xiaonan&lt;/author&gt;&lt;author&gt;Zhou, Xiaohui&lt;/author&gt;&lt;/authors&gt;&lt;/contributors&gt;&lt;titles&gt;&lt;title&gt;Elevation of peripheral BDNF promoter methylation links to the risk of Alzheimer&amp;apos;s disease&lt;/title&gt;&lt;secondary-title&gt;PLoS One&lt;/secondary-title&gt;&lt;/titles&gt;&lt;periodical&gt;&lt;full-title&gt;PLoS One&lt;/full-title&gt;&lt;abbr-1&gt;PloS one&lt;/abbr-1&gt;&lt;/periodical&gt;&lt;pages&gt;e110773&lt;/pages&gt;&lt;volume&gt;9&lt;/volume&gt;&lt;number&gt;11&lt;/number&gt;&lt;dates&gt;&lt;year&gt;2014&lt;/year&gt;&lt;pub-dates&gt;&lt;date&gt;2014&lt;/date&gt;&lt;/pub-dates&gt;&lt;/dates&gt;&lt;isbn&gt;1932-620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6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0DC698FA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ECEE2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F78B01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4097566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DRD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9E97F53" w14:textId="60ABB52D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Ji&lt;/Author&gt;&lt;Year&gt;2016&lt;/Year&gt;&lt;RecNum&gt;2585&lt;/RecNum&gt;&lt;DisplayText&gt;[27]&lt;/DisplayText&gt;&lt;record&gt;&lt;rec-number&gt;2585&lt;/rec-number&gt;&lt;foreign-keys&gt;&lt;key app="EN" db-id="wr5fdsdauvvf2ve0st6xdsa9fazfv2ssvvzt" timestamp="1643707709"&gt;2585&lt;/key&gt;&lt;/foreign-keys&gt;&lt;ref-type name="Journal Article"&gt;17&lt;/ref-type&gt;&lt;contributors&gt;&lt;authors&gt;&lt;author&gt;Ji, Huihui&lt;/author&gt;&lt;author&gt;Wang, Yunliang&lt;/author&gt;&lt;author&gt;Jiang, Danjie&lt;/author&gt;&lt;author&gt;Liu, Guili&lt;/author&gt;&lt;author&gt;Xu, Xuting&lt;/author&gt;&lt;author&gt;Dai, Dongjun&lt;/author&gt;&lt;author&gt;Zhou, Xiaohui&lt;/author&gt;&lt;author&gt;Cui, Wei&lt;/author&gt;&lt;author&gt;Li, Jinfeng&lt;/author&gt;&lt;author&gt;Chen, Zhongming&lt;/author&gt;&lt;/authors&gt;&lt;/contributors&gt;&lt;titles&gt;&lt;title&gt;Elevated DRD4 promoter methylation increases the risk of Alzheimer&amp;apos;s disease in males&lt;/title&gt;&lt;secondary-title&gt;Molecular medicine reports&lt;/secondary-title&gt;&lt;/titles&gt;&lt;periodical&gt;&lt;full-title&gt;Mol Med Rep&lt;/full-title&gt;&lt;abbr-1&gt;Molecular medicine reports&lt;/abbr-1&gt;&lt;/periodical&gt;&lt;pages&gt;2732-2738&lt;/pages&gt;&lt;volume&gt;14&lt;/volume&gt;&lt;number&gt;3&lt;/number&gt;&lt;dates&gt;&lt;year&gt;2016&lt;/year&gt;&lt;pub-dates&gt;&lt;date&gt;2016&lt;/date&gt;&lt;/pub-dates&gt;&lt;/dates&gt;&lt;isbn&gt;1791-299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7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787A7CF8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E7722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81433DD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A16875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OPRD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D53F212" w14:textId="207E0A4F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Ji&lt;/Author&gt;&lt;Year&gt;2017&lt;/Year&gt;&lt;RecNum&gt;2609&lt;/RecNum&gt;&lt;DisplayText&gt;[28]&lt;/DisplayText&gt;&lt;record&gt;&lt;rec-number&gt;2609&lt;/rec-number&gt;&lt;foreign-keys&gt;&lt;key app="EN" db-id="wr5fdsdauvvf2ve0st6xdsa9fazfv2ssvvzt" timestamp="1643707709"&gt;2609&lt;/key&gt;&lt;/foreign-keys&gt;&lt;ref-type name="Journal Article"&gt;17&lt;/ref-type&gt;&lt;contributors&gt;&lt;authors&gt;&lt;author&gt;Ji, Huihui&lt;/author&gt;&lt;author&gt;Wang, Yunliang&lt;/author&gt;&lt;author&gt;Liu, Guili&lt;/author&gt;&lt;author&gt;Chang, Lan&lt;/author&gt;&lt;author&gt;Chen, Zhongming&lt;/author&gt;&lt;author&gt;Zhou, Dongsheng&lt;/author&gt;&lt;author&gt;Xu, Xuting&lt;/author&gt;&lt;author&gt;Cui, Wei&lt;/author&gt;&lt;author&gt;Hong, Qingxiao&lt;/author&gt;&lt;author&gt;Jiang, Liting&lt;/author&gt;&lt;/authors&gt;&lt;/contributors&gt;&lt;titles&gt;&lt;title&gt;Elevated OPRD1 promoter methylation in Alzheimer’s disease patients&lt;/title&gt;&lt;secondary-title&gt;PloS one&lt;/secondary-title&gt;&lt;/titles&gt;&lt;periodical&gt;&lt;full-title&gt;PLoS One&lt;/full-title&gt;&lt;abbr-1&gt;PloS one&lt;/abbr-1&gt;&lt;/periodical&gt;&lt;pages&gt;e0172335&lt;/pages&gt;&lt;volume&gt;12&lt;/volume&gt;&lt;number&gt;3&lt;/number&gt;&lt;dates&gt;&lt;year&gt;2017&lt;/year&gt;&lt;pub-dates&gt;&lt;date&gt;2017&lt;/date&gt;&lt;/pub-dates&gt;&lt;/dates&gt;&lt;isbn&gt;1932-6203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8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565E28B8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192D88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6F4828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D41A515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CNPY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A66D74A" w14:textId="238813FD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Konki&lt;/Author&gt;&lt;Year&gt;2020&lt;/Year&gt;&lt;RecNum&gt;2587&lt;/RecNum&gt;&lt;DisplayText&gt;[29]&lt;/DisplayText&gt;&lt;record&gt;&lt;rec-number&gt;2587&lt;/rec-number&gt;&lt;foreign-keys&gt;&lt;key app="EN" db-id="wr5fdsdauvvf2ve0st6xdsa9fazfv2ssvvzt" timestamp="1643707709"&gt;2587&lt;/key&gt;&lt;/foreign-keys&gt;&lt;ref-type name="Journal Article"&gt;17&lt;/ref-type&gt;&lt;contributors&gt;&lt;authors&gt;&lt;author&gt;Konki, M.&lt;/author&gt;&lt;author&gt;Lindgren, N.&lt;/author&gt;&lt;author&gt;Kylaniemi, M.&lt;/author&gt;&lt;author&gt;Venho, R.&lt;/author&gt;&lt;author&gt;Laajala, E.&lt;/author&gt;&lt;author&gt;Ghimire, B.&lt;/author&gt;&lt;author&gt;Lahesmaa, R.&lt;/author&gt;&lt;author&gt;Kaprio, J.&lt;/author&gt;&lt;author&gt;Rinne, J. O.&lt;/author&gt;&lt;author&gt;Lund, R. J.&lt;/author&gt;&lt;/authors&gt;&lt;/contributors&gt;&lt;titles&gt;&lt;title&gt;Plasma cell-free DNA methylation marks for episodic memory impairment: a pilot twin study&lt;/title&gt;&lt;secondary-title&gt;Sci Rep&lt;/secondary-title&gt;&lt;/titles&gt;&lt;periodical&gt;&lt;full-title&gt;Sci Rep&lt;/full-title&gt;&lt;abbr-1&gt;Scientific reports&lt;/abbr-1&gt;&lt;/periodical&gt;&lt;pages&gt;14192&lt;/pages&gt;&lt;volume&gt;10&lt;/volume&gt;&lt;number&gt;1&lt;/number&gt;&lt;dates&gt;&lt;year&gt;2020&lt;/year&gt;&lt;pub-dates&gt;&lt;date&gt;2020&lt;/date&gt;&lt;/pub-dates&gt;&lt;/dates&gt;&lt;isbn&gt;2045-2322&lt;/isbn&gt;&lt;urls&gt;&lt;related-urls&gt;&lt;url&gt;https://www.ncbi.nlm.nih.gov/pubmed/32843700&lt;/url&gt;&lt;url&gt;http://dx.doi.org/10.1038/s41598-020-71239-9&lt;/url&gt;&lt;/related-urls&gt;&lt;/urls&gt;&lt;electronic-resource-num&gt;10.1038/s41598-020-71239-9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29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302C5296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4CF7FA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4D2298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D91109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DAPK1, GAS1, NDUFS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13743AF" w14:textId="2F2B116E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Lunnon&lt;/Author&gt;&lt;Year&gt;2014&lt;/Year&gt;&lt;RecNum&gt;2590&lt;/RecNum&gt;&lt;DisplayText&gt;[10]&lt;/DisplayText&gt;&lt;record&gt;&lt;rec-number&gt;2590&lt;/rec-number&gt;&lt;foreign-keys&gt;&lt;key app="EN" db-id="wr5fdsdauvvf2ve0st6xdsa9fazfv2ssvvzt" timestamp="1643707709"&gt;2590&lt;/key&gt;&lt;/foreign-keys&gt;&lt;ref-type name="Journal Article"&gt;17&lt;/ref-type&gt;&lt;contributors&gt;&lt;authors&gt;&lt;author&gt;Lunnon, Katie&lt;/author&gt;&lt;author&gt;Smith, Rebecca&lt;/author&gt;&lt;author&gt;Hannon, Eilis&lt;/author&gt;&lt;author&gt;De Jager, Philip L.&lt;/author&gt;&lt;author&gt;Srivastava, Gyan&lt;/author&gt;&lt;author&gt;Volta, Manuela&lt;/author&gt;&lt;author&gt;Troakes, Claire&lt;/author&gt;&lt;author&gt;Al-Sarraj, Safa&lt;/author&gt;&lt;author&gt;Burrage, Joe&lt;/author&gt;&lt;author&gt;Macdonald, Ruby&lt;/author&gt;&lt;/authors&gt;&lt;/contributors&gt;&lt;titles&gt;&lt;title&gt;Methylomic profiling implicates cortical deregulation of ANK1 in Alzheimer&amp;apos;s disease&lt;/title&gt;&lt;secondary-title&gt;Nat Neurosci&lt;/secondary-title&gt;&lt;/titles&gt;&lt;periodical&gt;&lt;full-title&gt;Nat Neurosci&lt;/full-title&gt;&lt;abbr-1&gt;Nature neuroscience&lt;/abbr-1&gt;&lt;/periodical&gt;&lt;pages&gt;1164-1170&lt;/pages&gt;&lt;volume&gt;17&lt;/volume&gt;&lt;number&gt;9&lt;/number&gt;&lt;dates&gt;&lt;year&gt;2014&lt;/year&gt;&lt;pub-dates&gt;&lt;date&gt;2014&lt;/date&gt;&lt;/pub-dates&gt;&lt;/dates&gt;&lt;isbn&gt;1097-6256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10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63AAF4A1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691F4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Alzheimer's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disease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EE2D2D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Whole</w:t>
            </w:r>
            <w:proofErr w:type="spellEnd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 xml:space="preserve"> Bloo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EC07F32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HMOX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9DC4E0D" w14:textId="3B34DA2C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Sung&lt;/Author&gt;&lt;Year&gt;2016&lt;/Year&gt;&lt;RecNum&gt;2601&lt;/RecNum&gt;&lt;DisplayText&gt;[30]&lt;/DisplayText&gt;&lt;record&gt;&lt;rec-number&gt;2601&lt;/rec-number&gt;&lt;foreign-keys&gt;&lt;key app="EN" db-id="wr5fdsdauvvf2ve0st6xdsa9fazfv2ssvvzt" timestamp="1643707709"&gt;2601&lt;/key&gt;&lt;/foreign-keys&gt;&lt;ref-type name="Journal Article"&gt;17&lt;/ref-type&gt;&lt;contributors&gt;&lt;authors&gt;&lt;author&gt;Sung, H. Y.&lt;/author&gt;&lt;author&gt;Choi, B. O.&lt;/author&gt;&lt;author&gt;Jeong, J. H.&lt;/author&gt;&lt;author&gt;Kong, K. A.&lt;/author&gt;&lt;author&gt;Hwang, J.&lt;/author&gt;&lt;author&gt;Ahn, J. H.&lt;/author&gt;&lt;/authors&gt;&lt;/contributors&gt;&lt;titles&gt;&lt;title&gt;Amyloid Beta-Mediated Hypomethylation of Heme Oxygenase 1 Correlates with Cognitive Impairment in Alzheimer&amp;apos;s Disease&lt;/title&gt;&lt;secondary-title&gt;PLoS One&lt;/secondary-title&gt;&lt;/titles&gt;&lt;periodical&gt;&lt;full-title&gt;PLoS One&lt;/full-title&gt;&lt;abbr-1&gt;PloS one&lt;/abbr-1&gt;&lt;/periodical&gt;&lt;pages&gt;e0153156&lt;/pages&gt;&lt;volume&gt;11&lt;/volume&gt;&lt;number&gt;4&lt;/number&gt;&lt;dates&gt;&lt;year&gt;2016&lt;/year&gt;&lt;pub-dates&gt;&lt;date&gt;2016&lt;/date&gt;&lt;/pub-dates&gt;&lt;/dates&gt;&lt;isbn&gt;1932-6203&lt;/isbn&gt;&lt;urls&gt;&lt;related-urls&gt;&lt;url&gt;http://dx.doi.org/10.1371/journal.pone.0153156&lt;/url&gt;&lt;url&gt;https://www.ncbi.nlm.nih.gov/pubmed/27058954&lt;/url&gt;&lt;/related-urls&gt;&lt;/urls&gt;&lt;electronic-resource-num&gt;10.1371/journal.pone.0153156&lt;/electronic-resource-num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30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01315E8B" w14:textId="77777777" w:rsidTr="00410139">
        <w:trPr>
          <w:trHeight w:val="104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077AF43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Brain-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specific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A8B70F5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Front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2795C1E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GB" w:eastAsia="fr-FR"/>
              </w:rPr>
              <w:t>EOMES, SLITRK1, GRM4, SHANK3, JAKMIP1, PPP2R2B, SLITRK1, CACNA1A, SLIT1, BMP4, NUMBL, PCDH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4CFC125" w14:textId="66CCD69F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Davies&lt;/Author&gt;&lt;Year&gt;2012&lt;/Year&gt;&lt;RecNum&gt;2576&lt;/RecNum&gt;&lt;DisplayText&gt;[31]&lt;/DisplayText&gt;&lt;record&gt;&lt;rec-number&gt;2576&lt;/rec-number&gt;&lt;foreign-keys&gt;&lt;key app="EN" db-id="wr5fdsdauvvf2ve0st6xdsa9fazfv2ssvvzt" timestamp="1643707709"&gt;2576&lt;/key&gt;&lt;/foreign-keys&gt;&lt;ref-type name="Journal Article"&gt;17&lt;/ref-type&gt;&lt;contributors&gt;&lt;authors&gt;&lt;author&gt;Davies, Matthew N.&lt;/author&gt;&lt;author&gt;Volta, Manuela&lt;/author&gt;&lt;author&gt;Pidsley, Ruth&lt;/author&gt;&lt;author&gt;Lunnon, Katie&lt;/author&gt;&lt;author&gt;Dixit, Abhishek&lt;/author&gt;&lt;author&gt;Lovestone, Simon&lt;/author&gt;&lt;author&gt;Coarfa, Cristian&lt;/author&gt;&lt;author&gt;Harris, R. Alan&lt;/author&gt;&lt;author&gt;Milosavljevic, Aleksandar&lt;/author&gt;&lt;author&gt;Troakes, Claire&lt;/author&gt;&lt;/authors&gt;&lt;/contributors&gt;&lt;titles&gt;&lt;title&gt;Functional annotation of the human brain methylome identifies tissue-specific epigenetic variation across brain and blood&lt;/title&gt;&lt;secondary-title&gt;Genome biology&lt;/secondary-title&gt;&lt;/titles&gt;&lt;periodical&gt;&lt;full-title&gt;Genome Biol&lt;/full-title&gt;&lt;abbr-1&gt;Genome biology&lt;/abbr-1&gt;&lt;/periodical&gt;&lt;pages&gt;R43&lt;/pages&gt;&lt;volume&gt;13&lt;/volume&gt;&lt;number&gt;6&lt;/number&gt;&lt;dates&gt;&lt;year&gt;2012&lt;/year&gt;&lt;pub-dates&gt;&lt;date&gt;2012&lt;/date&gt;&lt;/pub-dates&gt;&lt;/dates&gt;&lt;isbn&gt;1474-760X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31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  <w:tr w:rsidR="00481E50" w:rsidRPr="00410139" w14:paraId="2A591090" w14:textId="77777777" w:rsidTr="00410139">
        <w:trPr>
          <w:trHeight w:val="260"/>
        </w:trPr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04B384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Brain-</w:t>
            </w:r>
            <w:proofErr w:type="spellStart"/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specific</w:t>
            </w:r>
            <w:proofErr w:type="spellEnd"/>
          </w:p>
        </w:tc>
        <w:tc>
          <w:tcPr>
            <w:tcW w:w="28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567B18F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fr-FR"/>
              </w:rPr>
              <w:t>Frontal Cortex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613A1C1" w14:textId="77777777" w:rsidR="00410139" w:rsidRPr="00410139" w:rsidRDefault="00410139" w:rsidP="004101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</w:pPr>
            <w:r w:rsidRPr="00410139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eastAsia="fr-FR"/>
              </w:rPr>
              <w:t>KIF1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A3124AE" w14:textId="763705E6" w:rsidR="00410139" w:rsidRPr="00410139" w:rsidRDefault="00481E50" w:rsidP="00D629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begin"/>
            </w:r>
            <w:r w:rsidR="00D629A5"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instrText xml:space="preserve"> ADDIN EN.CITE &lt;EndNote&gt;&lt;Cite&gt;&lt;Author&gt;Ghosh&lt;/Author&gt;&lt;Year&gt;2010&lt;/Year&gt;&lt;RecNum&gt;2654&lt;/RecNum&gt;&lt;DisplayText&gt;[32]&lt;/DisplayText&gt;&lt;record&gt;&lt;rec-number&gt;2654&lt;/rec-number&gt;&lt;foreign-keys&gt;&lt;key app="EN" db-id="wr5fdsdauvvf2ve0st6xdsa9fazfv2ssvvzt" timestamp="1643707709"&gt;2654&lt;/key&gt;&lt;/foreign-keys&gt;&lt;ref-type name="Journal Article"&gt;17&lt;/ref-type&gt;&lt;contributors&gt;&lt;authors&gt;&lt;author&gt;Ghosh, Srimoyee&lt;/author&gt;&lt;author&gt;Yates, Allan J.&lt;/author&gt;&lt;author&gt;Frühwald, Michael C.&lt;/author&gt;&lt;author&gt;Miecznikowski, Jeffrey C.&lt;/author&gt;&lt;author&gt;Plass, Christoph&lt;/author&gt;&lt;author&gt;Smiraglia, Dominic&lt;/author&gt;&lt;/authors&gt;&lt;/contributors&gt;&lt;titles&gt;&lt;title&gt;Tissue specific DNA methylation of CpG islands in normal human adult somatic tissues distinguishes neural from non-neural tissues&lt;/title&gt;&lt;secondary-title&gt;Epigenetics&lt;/secondary-title&gt;&lt;/titles&gt;&lt;periodical&gt;&lt;full-title&gt;Epigenetics&lt;/full-title&gt;&lt;abbr-1&gt;Epigenetics&lt;/abbr-1&gt;&lt;/periodical&gt;&lt;pages&gt;527-538&lt;/pages&gt;&lt;volume&gt;5&lt;/volume&gt;&lt;number&gt;6&lt;/number&gt;&lt;dates&gt;&lt;year&gt;2010&lt;/year&gt;&lt;pub-dates&gt;&lt;date&gt;2010&lt;/date&gt;&lt;/pub-dates&gt;&lt;/dates&gt;&lt;publisher&gt;Taylor &amp;amp; Franci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separate"/>
            </w:r>
            <w:r w:rsidR="00D629A5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eastAsia="fr-FR"/>
              </w:rPr>
              <w:t>[32]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fr-FR"/>
              </w:rPr>
              <w:fldChar w:fldCharType="end"/>
            </w:r>
          </w:p>
        </w:tc>
      </w:tr>
    </w:tbl>
    <w:p w14:paraId="2A13495D" w14:textId="77777777" w:rsidR="00410139" w:rsidRPr="001B7042" w:rsidRDefault="00410139" w:rsidP="001B7042">
      <w:pPr>
        <w:spacing w:before="46" w:line="271" w:lineRule="auto"/>
        <w:ind w:right="161"/>
        <w:rPr>
          <w:rFonts w:ascii="Times New Roman" w:hAnsi="Times New Roman" w:cs="Times New Roman"/>
          <w:w w:val="105"/>
          <w:lang w:val="en-GB"/>
        </w:rPr>
      </w:pPr>
    </w:p>
    <w:p w14:paraId="165EC2D6" w14:textId="4982EA41" w:rsidR="00D47F7E" w:rsidRDefault="00D47F7E" w:rsidP="00D47F7E">
      <w:pPr>
        <w:spacing w:before="46" w:line="271" w:lineRule="auto"/>
        <w:ind w:right="161"/>
        <w:rPr>
          <w:rFonts w:ascii="Times New Roman" w:hAnsi="Times New Roman" w:cs="Times New Roman"/>
          <w:w w:val="105"/>
          <w:lang w:val="en-GB"/>
        </w:rPr>
      </w:pPr>
      <w:r>
        <w:rPr>
          <w:rFonts w:ascii="Times New Roman" w:hAnsi="Times New Roman" w:cs="Times New Roman"/>
          <w:w w:val="105"/>
          <w:lang w:val="en-GB"/>
        </w:rPr>
        <w:br w:type="page"/>
      </w:r>
    </w:p>
    <w:p w14:paraId="43AA2D65" w14:textId="557CAB20" w:rsidR="000453C9" w:rsidRPr="00364FB9" w:rsidRDefault="000453C9" w:rsidP="000453C9">
      <w:pPr>
        <w:spacing w:before="57" w:after="59" w:line="271" w:lineRule="auto"/>
        <w:ind w:right="482"/>
        <w:jc w:val="both"/>
        <w:rPr>
          <w:rFonts w:ascii="Times New Roman" w:hAnsi="Times New Roman" w:cs="Times New Roman"/>
          <w:lang w:val="en-GB"/>
        </w:rPr>
      </w:pPr>
      <w:r w:rsidRPr="00E92101">
        <w:rPr>
          <w:rFonts w:ascii="Times New Roman" w:hAnsi="Times New Roman" w:cs="Times New Roman"/>
          <w:b/>
          <w:w w:val="105"/>
          <w:highlight w:val="yellow"/>
          <w:lang w:val="en-GB"/>
        </w:rPr>
        <w:lastRenderedPageBreak/>
        <w:t xml:space="preserve">Supplementary table </w:t>
      </w:r>
      <w:proofErr w:type="gramStart"/>
      <w:r w:rsidRPr="00E92101">
        <w:rPr>
          <w:rFonts w:ascii="Times New Roman" w:hAnsi="Times New Roman" w:cs="Times New Roman"/>
          <w:b/>
          <w:w w:val="105"/>
          <w:highlight w:val="yellow"/>
          <w:lang w:val="en-GB"/>
        </w:rPr>
        <w:t>3 :</w:t>
      </w:r>
      <w:proofErr w:type="gramEnd"/>
      <w:r w:rsidRPr="00E92101">
        <w:rPr>
          <w:rFonts w:ascii="Times New Roman" w:hAnsi="Times New Roman" w:cs="Times New Roman"/>
          <w:b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Tissue specificity of genes (RNA and protein expression) in the targeted-</w:t>
      </w:r>
      <w:proofErr w:type="spellStart"/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bisulfite</w:t>
      </w:r>
      <w:proofErr w:type="spellEnd"/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 xml:space="preserve"> capture gene panel according to the Protein Atlas Database. Genes with an "enriched" expression in a tissue show at least four-fold higher mRNA level compared to any other tissue. Genes with an</w:t>
      </w:r>
      <w:r w:rsidRPr="00E92101">
        <w:rPr>
          <w:rFonts w:ascii="Times New Roman" w:hAnsi="Times New Roman" w:cs="Times New Roman"/>
          <w:spacing w:val="-24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"enhanced"</w:t>
      </w:r>
      <w:r w:rsidRPr="00E92101">
        <w:rPr>
          <w:rFonts w:ascii="Times New Roman" w:hAnsi="Times New Roman" w:cs="Times New Roman"/>
          <w:spacing w:val="-2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expression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mean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that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there is</w:t>
      </w:r>
      <w:r w:rsidRPr="00E92101">
        <w:rPr>
          <w:rFonts w:ascii="Times New Roman" w:hAnsi="Times New Roman" w:cs="Times New Roman"/>
          <w:spacing w:val="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at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least four-fold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higher mRNA</w:t>
      </w:r>
      <w:r w:rsidRPr="00E92101">
        <w:rPr>
          <w:rFonts w:ascii="Times New Roman" w:hAnsi="Times New Roman" w:cs="Times New Roman"/>
          <w:spacing w:val="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level in</w:t>
      </w:r>
      <w:r w:rsidRPr="00E92101">
        <w:rPr>
          <w:rFonts w:ascii="Times New Roman" w:hAnsi="Times New Roman" w:cs="Times New Roman"/>
          <w:spacing w:val="-2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a tissue compared</w:t>
      </w:r>
      <w:r w:rsidRPr="00E92101">
        <w:rPr>
          <w:rFonts w:ascii="Times New Roman" w:hAnsi="Times New Roman" w:cs="Times New Roman"/>
          <w:spacing w:val="-2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to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the average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level in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all</w:t>
      </w:r>
      <w:r w:rsidRPr="00E92101">
        <w:rPr>
          <w:rFonts w:ascii="Times New Roman" w:hAnsi="Times New Roman" w:cs="Times New Roman"/>
          <w:spacing w:val="-1"/>
          <w:w w:val="105"/>
          <w:highlight w:val="yellow"/>
          <w:lang w:val="en-GB"/>
        </w:rPr>
        <w:t xml:space="preserve"> </w:t>
      </w:r>
      <w:r w:rsidRPr="00E92101">
        <w:rPr>
          <w:rFonts w:ascii="Times New Roman" w:hAnsi="Times New Roman" w:cs="Times New Roman"/>
          <w:w w:val="105"/>
          <w:highlight w:val="yellow"/>
          <w:lang w:val="en-GB"/>
        </w:rPr>
        <w:t>other tissues.</w:t>
      </w:r>
    </w:p>
    <w:tbl>
      <w:tblPr>
        <w:tblW w:w="10040" w:type="dxa"/>
        <w:tblInd w:w="-1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40"/>
        <w:gridCol w:w="2360"/>
        <w:gridCol w:w="4200"/>
        <w:gridCol w:w="2240"/>
      </w:tblGrid>
      <w:tr w:rsidR="000453C9" w:rsidRPr="00A0747A" w14:paraId="267F4531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729C5DC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>Gene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73C645D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>specificity</w:t>
            </w:r>
            <w:proofErr w:type="spellEnd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 xml:space="preserve"> </w:t>
            </w:r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br/>
              <w:t>(RNA expression)</w:t>
            </w:r>
          </w:p>
        </w:tc>
        <w:tc>
          <w:tcPr>
            <w:tcW w:w="4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18729CA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 xml:space="preserve">Brain </w:t>
            </w:r>
            <w:proofErr w:type="spellStart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>specificity</w:t>
            </w:r>
            <w:proofErr w:type="spellEnd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br/>
              <w:t xml:space="preserve"> (RNA expression)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center"/>
            <w:hideMark/>
          </w:tcPr>
          <w:p w14:paraId="7FEF9DA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>Reliabilty</w:t>
            </w:r>
            <w:proofErr w:type="spellEnd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br/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>protein</w:t>
            </w:r>
            <w:proofErr w:type="spellEnd"/>
            <w:r w:rsidRPr="00A0747A">
              <w:rPr>
                <w:rFonts w:ascii="Calibri" w:eastAsia="Times New Roman" w:hAnsi="Calibri" w:cs="Calibri"/>
                <w:b/>
                <w:bCs/>
                <w:color w:val="000000"/>
                <w:lang w:eastAsia="fr-FR"/>
              </w:rPr>
              <w:t xml:space="preserve"> expression)</w:t>
            </w:r>
          </w:p>
        </w:tc>
      </w:tr>
      <w:tr w:rsidR="000453C9" w:rsidRPr="00A0747A" w14:paraId="5F69F70D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B8E2DA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MBP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87A837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F12226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5BEAFC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22305D87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F37896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CACNA1A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0A04DC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0D3A44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rich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252165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24C05F03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480CDE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OPRD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C68CB5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B4CFAE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342624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03487B10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309B23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PP2R2B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605997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FDDC67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A12EE3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50F712EF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EA5BD3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GRM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75823B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B5E502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rich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C360F5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596539D7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19E399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RRT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E14E6E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2EAB52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133C04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331BB310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B68CE3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CRTC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EBBD70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7358A4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C0691F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0095A2F5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8B134F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PTBN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149E4D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ADDB2C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621250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4015D2" w14:paraId="34A5FA47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79953B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LIT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02C7A1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55523C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E497F5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6A8B4264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E7F43F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HANK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35E5FB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68A262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CE57A2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355C3681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B7EE09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LITRK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D7A56F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96753C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C0560B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63D4285D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DA3CD8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ELOVL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01085A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4E3B70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EF04D5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upported</w:t>
            </w:r>
            <w:proofErr w:type="spellEnd"/>
          </w:p>
        </w:tc>
      </w:tr>
      <w:tr w:rsidR="000453C9" w:rsidRPr="00A0747A" w14:paraId="3997B506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D1D681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NCA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C2F920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Group enriched (blood, bone marrow, brain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800DAB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3D2D08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4015D2" w14:paraId="6D59CE7F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C086E1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CDH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A732F3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Group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loo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FE6E47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7D7656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659D1B26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953D32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CNPY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FD934B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Group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pancreas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AC7783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rich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15BB0D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4015D2" w14:paraId="27DE55EB" w14:textId="77777777" w:rsidTr="000303AF">
        <w:trPr>
          <w:trHeight w:val="116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7276D3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LHX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E961D8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Group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retina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FF81E4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Group enriched (amygdala, basal ganglia, cerebral cortex, hippocampal formation, olfactory human brain regional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CAF9B1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7B905C61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792DCA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MAPT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826F88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Group enriched (brain, skeletal muscl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A1976C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DEDEC5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1CE21A86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C34FDD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JAKMIP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7FAB35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loo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7BDE34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AC5AF4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63B2D2A1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920577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EOMES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8C7CFA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lood, brain, lymphoid tiss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475798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rich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9C41DA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2FD2A7F7" w14:textId="77777777" w:rsidTr="000303AF">
        <w:trPr>
          <w:trHeight w:val="87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E475C7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NF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2B2B28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one marrow, lymphoid tiss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C78679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22C129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upported</w:t>
            </w:r>
            <w:proofErr w:type="spellEnd"/>
          </w:p>
        </w:tc>
      </w:tr>
      <w:tr w:rsidR="000453C9" w:rsidRPr="00A0747A" w14:paraId="7FA482ED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F82788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KIF1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B56F66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rain, fallopian tub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2370CE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4F6EB1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05FAC63B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53FAE3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RIBC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70A5D7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rain, fallopian tube, testis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3AFE1D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D77BF8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676B7A2B" w14:textId="77777777" w:rsidTr="000303AF">
        <w:trPr>
          <w:trHeight w:val="87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0937D6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C10orf10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53ECC8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rain, lymphoid tiss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53A524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97277D1" w14:textId="66C3F9B8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 xml:space="preserve"> </w:t>
            </w:r>
            <w:proofErr w:type="spellStart"/>
            <w:r w:rsidR="00AB5D76" w:rsidRPr="00AB5D76">
              <w:rPr>
                <w:rFonts w:ascii="Calibri" w:eastAsia="Times New Roman" w:hAnsi="Calibri" w:cs="Calibri"/>
                <w:color w:val="000000"/>
                <w:lang w:eastAsia="fr-FR"/>
              </w:rPr>
              <w:t>Pending</w:t>
            </w:r>
            <w:proofErr w:type="spellEnd"/>
          </w:p>
        </w:tc>
      </w:tr>
      <w:tr w:rsidR="000453C9" w:rsidRPr="004015D2" w14:paraId="57EFB960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13ABD6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lastRenderedPageBreak/>
              <w:t>VAX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580127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rain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retina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D5081F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hanc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495F54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145C0FA2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2A7792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BDNF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DDEDE5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rain, smooth muscl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A04E3B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8A1703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4E829619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AD07F2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KIF2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BAB226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adipose tissue, brain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F53D9C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ED78E8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16342824" w14:textId="77777777" w:rsidTr="000303AF">
        <w:trPr>
          <w:trHeight w:val="87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2C50F8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REM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CF09A3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adipose tissue, brain, lung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558D50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BF0212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02FD0244" w14:textId="77777777" w:rsidTr="000303AF">
        <w:trPr>
          <w:trHeight w:val="87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9F49A2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TGS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7CBE44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Group enriched (ductus deferens, seminal vesicl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40049A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A16AD2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6EFAE1C6" w14:textId="77777777" w:rsidTr="000303AF">
        <w:trPr>
          <w:trHeight w:val="87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F4CA96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KLK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B0C48F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Group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sophagus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skin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tongue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158D79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853B95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40F8E05B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9B4639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100A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85D58A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Group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sophagus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,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tongue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01F768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Not detected in human bra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213142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4D0D2BE4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6C3D02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RIM4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1158B3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Group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intestine, placenta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28A7A0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Not detected in human bra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578F99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08227E0D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D59AF9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ANK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4B1B43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Group enriched (skeletal muscle, tong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05C11C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hanc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721D62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upported</w:t>
            </w:r>
            <w:proofErr w:type="spellEnd"/>
          </w:p>
        </w:tc>
      </w:tr>
      <w:tr w:rsidR="000453C9" w:rsidRPr="00A0747A" w14:paraId="559409BE" w14:textId="77777777" w:rsidTr="000303AF">
        <w:trPr>
          <w:trHeight w:val="87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E4A7C4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ALOX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A8FB66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blood, bone marrow, lymphoid tiss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655166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9498C3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06236EC7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B46A4F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DUSP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33D45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bloo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65554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84AE6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26A7BDB1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85D751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RNF3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46231B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sophagus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, skin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61B5B4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Not detected in human bra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289AC6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2D4F5FC2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C24F3D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BX1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0AC207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Tissue enhanced (liver, skeletal muscle, tong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666D53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20D8FB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5A7450EC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9196E1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CMYA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FA24A2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Cell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typ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Cardiomyocytes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004223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Not detected in human brain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9A1ACF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4015D2" w14:paraId="5A1FFFB2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B51507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DRD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989B4A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retina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2E57F4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950C19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5770DEEF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8A125D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BIN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93531D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keletal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muscl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8C71B8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977792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2AAD0D5F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0254F0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MOV10L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2551E4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rich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testis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6774AC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97BBA7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442BD4F7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BE6BA7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GAS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D8B857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dometrium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C8B650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AB02FF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20ED8B2A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095EC3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NAV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2939D5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heart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muscl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4082EF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heart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muscle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8FF305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150254A1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40087C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RIM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36595A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kidney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B2A7ED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8508B7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5224612D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1575718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HMOX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590A44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lymphoi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tissue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8FC058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76CC09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4015D2" w14:paraId="58494E65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8B0E7C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QSOX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5B8440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placenta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916F47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0AC97D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75090303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F51633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DAPK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059003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placenta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16AFF4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0CFF57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66F7E814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5C5853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lastRenderedPageBreak/>
              <w:t>CDH2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593B9C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retina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F4B402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4E8830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43FF2B94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F8F321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BMP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3825D2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retina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B3B5F4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FC2172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5A5F19C2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F37A2A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IER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46700D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eminal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vesicle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E97DF5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360F9E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4304A425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D6C0C5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ZNF17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521DF1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(testis)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F78306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0E597F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507ABE05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419F41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FBRSL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2B6B9C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700E3F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835BC0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44A9C708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FD8941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DUSP2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2B715A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4C53C9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DB35AA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4015D2" w14:paraId="4C5144C5" w14:textId="77777777" w:rsidTr="000303AF">
        <w:trPr>
          <w:trHeight w:val="58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0455C3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NXB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FF0844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910464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Human brain regional enhanced (cerebellum)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064F67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3F0C8176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4C8233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NUMBL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CFBD32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3E0D87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3DCF76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48F9F6A4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DCF718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APP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A43CDF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64263B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BF8204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310A6953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877BEA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FAAH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4DAEF8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E23F17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3F38A3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208DD125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7776CF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ZNRD1-AS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B9C3B7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3A10D5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48940F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upported</w:t>
            </w:r>
            <w:proofErr w:type="spellEnd"/>
          </w:p>
        </w:tc>
      </w:tr>
      <w:tr w:rsidR="000453C9" w:rsidRPr="004015D2" w14:paraId="00B4627E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7B9D3F9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RDM1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A9EA60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35450B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4A8F46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4361FA9B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3333E2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RHBDF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FE4822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C6341D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6E2BC6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Uncertain</w:t>
            </w:r>
            <w:proofErr w:type="spellEnd"/>
          </w:p>
        </w:tc>
      </w:tr>
      <w:tr w:rsidR="000453C9" w:rsidRPr="00A0747A" w14:paraId="219D2C37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0D7E19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TAP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4F5B95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1D5136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6554DF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52F28C61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5B5FCE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ABCA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1B3988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1EF943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F15D0A9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4015D2" w14:paraId="6162CEA0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3E004CC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HLA-J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C8EBC4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AD9899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67F6C1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</w:tr>
      <w:tr w:rsidR="000453C9" w:rsidRPr="00A0747A" w14:paraId="7D126F6B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69DBE4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B3GALT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C99375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CED732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C686C5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33E2D999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749664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NDUFS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5E5050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DFFFFC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104E57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upported</w:t>
            </w:r>
            <w:proofErr w:type="spellEnd"/>
          </w:p>
        </w:tc>
      </w:tr>
      <w:tr w:rsidR="000453C9" w:rsidRPr="00A0747A" w14:paraId="29119F78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0C2893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NGFR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217D98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80071C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41AF40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4D1A85C0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241F850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NFKB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83F2D7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AC10D58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B29C94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63B5AB9D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D89E70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SEN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E6FB31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E35FC6E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821CCA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253DF9B6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4B858AA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AGPAT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D25736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0C9E40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C3CD82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3A9E80F8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5A1855F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CREB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086679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2F4058F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2A2623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upported</w:t>
            </w:r>
            <w:proofErr w:type="spellEnd"/>
          </w:p>
        </w:tc>
      </w:tr>
      <w:tr w:rsidR="000453C9" w:rsidRPr="00A0747A" w14:paraId="656FAF41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DC66B47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FLOT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00E840B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7EC809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70D5481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Enhanced</w:t>
            </w:r>
            <w:proofErr w:type="spellEnd"/>
          </w:p>
        </w:tc>
      </w:tr>
      <w:tr w:rsidR="000453C9" w:rsidRPr="00A0747A" w14:paraId="74FE4FB0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08A33B0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SORBS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791BB93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Low tissue </w:t>
            </w: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specificity</w:t>
            </w:r>
            <w:proofErr w:type="spellEnd"/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379DEFC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val="en-GB" w:eastAsia="fr-FR"/>
              </w:rPr>
              <w:t>Low human brain regional specificity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104ECD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proofErr w:type="spellStart"/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>Approved</w:t>
            </w:r>
            <w:proofErr w:type="spellEnd"/>
          </w:p>
        </w:tc>
      </w:tr>
      <w:tr w:rsidR="000453C9" w:rsidRPr="00A0747A" w14:paraId="333044E5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B44088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MIR48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C06F03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11394B8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5E13A866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</w:p>
        </w:tc>
      </w:tr>
      <w:tr w:rsidR="000453C9" w:rsidRPr="00A0747A" w14:paraId="0FB6878C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5DCFD7FC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PPT2-EGFL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99DD3BD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6D0B070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0F0D63B3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</w:p>
        </w:tc>
      </w:tr>
      <w:tr w:rsidR="000453C9" w:rsidRPr="00A0747A" w14:paraId="61ADE6F7" w14:textId="77777777" w:rsidTr="000303AF">
        <w:trPr>
          <w:trHeight w:val="290"/>
        </w:trPr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center"/>
            <w:hideMark/>
          </w:tcPr>
          <w:p w14:paraId="687ABE34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  <w:t>RNF5P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47DFC182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fr-FR"/>
              </w:rPr>
            </w:pP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E0F724A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</w:p>
        </w:tc>
        <w:tc>
          <w:tcPr>
            <w:tcW w:w="22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vAlign w:val="center"/>
            <w:hideMark/>
          </w:tcPr>
          <w:p w14:paraId="61A06775" w14:textId="77777777" w:rsidR="000453C9" w:rsidRPr="00A0747A" w:rsidRDefault="000453C9" w:rsidP="000303A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fr-FR"/>
              </w:rPr>
            </w:pPr>
            <w:r w:rsidRPr="00A0747A">
              <w:rPr>
                <w:rFonts w:ascii="Calibri" w:eastAsia="Times New Roman" w:hAnsi="Calibri" w:cs="Calibri"/>
                <w:color w:val="000000"/>
                <w:lang w:eastAsia="fr-FR"/>
              </w:rPr>
              <w:t xml:space="preserve"> </w:t>
            </w:r>
          </w:p>
        </w:tc>
      </w:tr>
    </w:tbl>
    <w:p w14:paraId="602DDCEC" w14:textId="77777777" w:rsidR="00FC0B18" w:rsidRDefault="00FC0B18" w:rsidP="00D47F7E">
      <w:pPr>
        <w:spacing w:before="46" w:line="271" w:lineRule="auto"/>
        <w:ind w:right="161"/>
        <w:rPr>
          <w:rFonts w:ascii="Times New Roman" w:hAnsi="Times New Roman" w:cs="Times New Roman"/>
          <w:lang w:val="en-GB"/>
        </w:rPr>
        <w:sectPr w:rsidR="00FC0B18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292633CE" w14:textId="60ABA82D" w:rsidR="00D47F7E" w:rsidRDefault="000453C9" w:rsidP="00E36C88">
      <w:pPr>
        <w:spacing w:before="46" w:line="271" w:lineRule="auto"/>
        <w:ind w:right="161"/>
        <w:jc w:val="both"/>
        <w:rPr>
          <w:rFonts w:ascii="Times New Roman" w:hAnsi="Times New Roman" w:cs="Times New Roman"/>
          <w:highlight w:val="yellow"/>
          <w:lang w:val="en-GB"/>
        </w:rPr>
      </w:pPr>
      <w:r w:rsidRPr="000453C9">
        <w:rPr>
          <w:rStyle w:val="CommentReference"/>
          <w:rFonts w:ascii="Times New Roman" w:hAnsi="Times New Roman" w:cs="Times New Roman"/>
          <w:b/>
          <w:sz w:val="22"/>
          <w:szCs w:val="22"/>
          <w:highlight w:val="yellow"/>
          <w:lang w:val="en-GB"/>
        </w:rPr>
        <w:lastRenderedPageBreak/>
        <w:t>S</w:t>
      </w:r>
      <w:r w:rsidR="00D47F7E" w:rsidRPr="000453C9">
        <w:rPr>
          <w:rFonts w:ascii="Times New Roman" w:hAnsi="Times New Roman" w:cs="Times New Roman"/>
          <w:b/>
          <w:highlight w:val="yellow"/>
          <w:lang w:val="en-GB"/>
        </w:rPr>
        <w:t>upplementary</w:t>
      </w:r>
      <w:r w:rsidR="00D47F7E" w:rsidRPr="000453C9">
        <w:rPr>
          <w:rFonts w:ascii="Times New Roman" w:hAnsi="Times New Roman" w:cs="Times New Roman"/>
          <w:b/>
          <w:spacing w:val="9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b/>
          <w:highlight w:val="yellow"/>
          <w:lang w:val="en-GB"/>
        </w:rPr>
        <w:t>table</w:t>
      </w:r>
      <w:r w:rsidR="00D47F7E" w:rsidRPr="000453C9">
        <w:rPr>
          <w:rFonts w:ascii="Times New Roman" w:hAnsi="Times New Roman" w:cs="Times New Roman"/>
          <w:b/>
          <w:spacing w:val="10"/>
          <w:highlight w:val="yellow"/>
          <w:lang w:val="en-GB"/>
        </w:rPr>
        <w:t xml:space="preserve"> </w:t>
      </w:r>
      <w:proofErr w:type="gramStart"/>
      <w:r>
        <w:rPr>
          <w:rFonts w:ascii="Times New Roman" w:hAnsi="Times New Roman" w:cs="Times New Roman"/>
          <w:b/>
          <w:highlight w:val="yellow"/>
          <w:lang w:val="en-GB"/>
        </w:rPr>
        <w:t>4</w:t>
      </w:r>
      <w:r w:rsidR="00D47F7E" w:rsidRPr="000453C9">
        <w:rPr>
          <w:rFonts w:ascii="Times New Roman" w:hAnsi="Times New Roman" w:cs="Times New Roman"/>
          <w:b/>
          <w:spacing w:val="10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b/>
          <w:highlight w:val="yellow"/>
          <w:lang w:val="en-GB"/>
        </w:rPr>
        <w:t>:</w:t>
      </w:r>
      <w:proofErr w:type="gramEnd"/>
      <w:r w:rsidR="00D47F7E" w:rsidRPr="000453C9">
        <w:rPr>
          <w:rFonts w:ascii="Times New Roman" w:hAnsi="Times New Roman" w:cs="Times New Roman"/>
          <w:b/>
          <w:spacing w:val="11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632</w:t>
      </w:r>
      <w:r w:rsidR="00D47F7E" w:rsidRPr="000453C9">
        <w:rPr>
          <w:rFonts w:ascii="Times New Roman" w:hAnsi="Times New Roman" w:cs="Times New Roman"/>
          <w:spacing w:val="8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DMCs</w:t>
      </w:r>
      <w:r w:rsidR="00D47F7E" w:rsidRPr="000453C9">
        <w:rPr>
          <w:rFonts w:ascii="Times New Roman" w:hAnsi="Times New Roman" w:cs="Times New Roman"/>
          <w:spacing w:val="10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in</w:t>
      </w:r>
      <w:r w:rsidR="00D47F7E" w:rsidRPr="000453C9">
        <w:rPr>
          <w:rFonts w:ascii="Times New Roman" w:hAnsi="Times New Roman" w:cs="Times New Roman"/>
          <w:spacing w:val="12"/>
          <w:highlight w:val="yellow"/>
          <w:lang w:val="en-GB"/>
        </w:rPr>
        <w:t xml:space="preserve"> </w:t>
      </w:r>
      <w:proofErr w:type="spellStart"/>
      <w:r w:rsidR="00D47F7E" w:rsidRPr="000453C9">
        <w:rPr>
          <w:rFonts w:ascii="Times New Roman" w:hAnsi="Times New Roman" w:cs="Times New Roman"/>
          <w:highlight w:val="yellow"/>
          <w:lang w:val="en-GB"/>
        </w:rPr>
        <w:t>ccfDNA</w:t>
      </w:r>
      <w:proofErr w:type="spellEnd"/>
      <w:r w:rsidR="00D47F7E" w:rsidRPr="000453C9">
        <w:rPr>
          <w:rFonts w:ascii="Times New Roman" w:hAnsi="Times New Roman" w:cs="Times New Roman"/>
          <w:spacing w:val="11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from</w:t>
      </w:r>
      <w:r w:rsidR="00D47F7E" w:rsidRPr="000453C9">
        <w:rPr>
          <w:rFonts w:ascii="Times New Roman" w:hAnsi="Times New Roman" w:cs="Times New Roman"/>
          <w:spacing w:val="10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plasma</w:t>
      </w:r>
      <w:r w:rsidR="00D47F7E" w:rsidRPr="000453C9">
        <w:rPr>
          <w:rFonts w:ascii="Times New Roman" w:hAnsi="Times New Roman" w:cs="Times New Roman"/>
          <w:spacing w:val="11"/>
          <w:highlight w:val="yellow"/>
          <w:lang w:val="en-GB"/>
        </w:rPr>
        <w:t xml:space="preserve">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(q-value</w:t>
      </w:r>
      <w:r w:rsidR="00D47F7E" w:rsidRPr="000453C9">
        <w:rPr>
          <w:rFonts w:ascii="Times New Roman" w:hAnsi="Times New Roman" w:cs="Times New Roman"/>
          <w:spacing w:val="12"/>
          <w:highlight w:val="yellow"/>
          <w:lang w:val="en-GB"/>
        </w:rPr>
        <w:t xml:space="preserve"> </w:t>
      </w:r>
      <w:r w:rsidR="001C6AC0">
        <w:rPr>
          <w:rFonts w:ascii="Times New Roman" w:hAnsi="Times New Roman" w:cs="Times New Roman"/>
          <w:highlight w:val="yellow"/>
          <w:lang w:val="en-GB"/>
        </w:rPr>
        <w:t>≤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0.05,</w:t>
      </w:r>
      <w:r w:rsidR="00D47F7E" w:rsidRPr="000453C9">
        <w:rPr>
          <w:rFonts w:ascii="Times New Roman" w:hAnsi="Times New Roman" w:cs="Times New Roman"/>
          <w:spacing w:val="9"/>
          <w:highlight w:val="yellow"/>
          <w:lang w:val="en-GB"/>
        </w:rPr>
        <w:t xml:space="preserve"> </w:t>
      </w:r>
      <w:r w:rsidR="001C6AC0">
        <w:rPr>
          <w:rFonts w:ascii="Times New Roman" w:hAnsi="Times New Roman" w:cs="Times New Roman"/>
          <w:spacing w:val="9"/>
          <w:highlight w:val="yellow"/>
          <w:lang w:val="en-GB"/>
        </w:rPr>
        <w:t xml:space="preserve">Methylation change </w:t>
      </w:r>
      <w:r w:rsidR="00D47F7E" w:rsidRPr="000453C9">
        <w:rPr>
          <w:rFonts w:ascii="Times New Roman" w:hAnsi="Times New Roman" w:cs="Times New Roman"/>
          <w:highlight w:val="yellow"/>
          <w:lang w:val="en-GB"/>
        </w:rPr>
        <w:t>&gt;5%)</w:t>
      </w:r>
    </w:p>
    <w:tbl>
      <w:tblPr>
        <w:tblW w:w="9781" w:type="dxa"/>
        <w:tblInd w:w="2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59"/>
        <w:gridCol w:w="1657"/>
        <w:gridCol w:w="1320"/>
        <w:gridCol w:w="850"/>
        <w:gridCol w:w="709"/>
        <w:gridCol w:w="851"/>
        <w:gridCol w:w="1417"/>
        <w:gridCol w:w="1418"/>
      </w:tblGrid>
      <w:tr w:rsidR="00AB5D76" w:rsidRPr="00FC0B18" w14:paraId="7405C49D" w14:textId="77777777" w:rsidTr="004015D2">
        <w:trPr>
          <w:trHeight w:val="440"/>
        </w:trPr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center"/>
            <w:hideMark/>
          </w:tcPr>
          <w:p w14:paraId="3B7640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CpG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coordinate</w:t>
            </w:r>
            <w:proofErr w:type="spellEnd"/>
          </w:p>
        </w:tc>
        <w:tc>
          <w:tcPr>
            <w:tcW w:w="1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center"/>
            <w:hideMark/>
          </w:tcPr>
          <w:p w14:paraId="42A00F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Gene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118808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Gene </w:t>
            </w: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br/>
              <w:t>annotatio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2ABE87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CpG </w:t>
            </w: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br/>
              <w:t>si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6A6638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DMC </w:t>
            </w: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br/>
              <w:t>(%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center"/>
            <w:hideMark/>
          </w:tcPr>
          <w:p w14:paraId="6E9560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q-value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73ACAD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Mean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 case </w:t>
            </w: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br/>
            </w:r>
            <w:proofErr w:type="spellStart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Methylation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 (%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427741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Mean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 control </w:t>
            </w:r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br/>
            </w:r>
            <w:proofErr w:type="spellStart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>Methylation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lang w:eastAsia="fr-FR"/>
              </w:rPr>
              <w:t xml:space="preserve"> (%)</w:t>
            </w:r>
          </w:p>
        </w:tc>
      </w:tr>
      <w:tr w:rsidR="00AB5D76" w:rsidRPr="00FC0B18" w14:paraId="24D99EF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54A18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0520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C5F1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BCA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2B8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2416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7BE6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4D47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0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B70C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43+/-4.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6C5A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75+/-12.53</w:t>
            </w:r>
          </w:p>
        </w:tc>
      </w:tr>
      <w:tr w:rsidR="00AB5D76" w:rsidRPr="00FC0B18" w14:paraId="591FE7C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382B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0520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AA16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BCA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31B1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8433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B9BF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E501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8A33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6+/-35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F716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5+/-28.79</w:t>
            </w:r>
          </w:p>
        </w:tc>
      </w:tr>
      <w:tr w:rsidR="00AB5D76" w:rsidRPr="00FC0B18" w14:paraId="3189E0D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0BD30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03977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AA7D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BCA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A4CF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AE11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D98F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5D89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776F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28+/-7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0680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67+/-11.07</w:t>
            </w:r>
          </w:p>
        </w:tc>
      </w:tr>
      <w:tr w:rsidR="00AB5D76" w:rsidRPr="00FC0B18" w14:paraId="25B1E74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839A6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0473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C75C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BCA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3E0A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32B2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030A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A5F7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18CF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99+/-10.7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DB35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27+/-12.28</w:t>
            </w:r>
          </w:p>
        </w:tc>
      </w:tr>
      <w:tr w:rsidR="00AB5D76" w:rsidRPr="00FC0B18" w14:paraId="38663AD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02382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13800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3114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GPAT1/PPT2-EGFL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E0AE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9F23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2499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16B2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CB3C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91+/-3.7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CEB7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01+/-4.01</w:t>
            </w:r>
          </w:p>
        </w:tc>
      </w:tr>
      <w:tr w:rsidR="00AB5D76" w:rsidRPr="00FC0B18" w14:paraId="322302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ECA81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459414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FA68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LOX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617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2DA5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200C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7FFB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4E-4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CD3B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85+/-4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6A5A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48+/-16.5</w:t>
            </w:r>
          </w:p>
        </w:tc>
      </w:tr>
      <w:tr w:rsidR="00AB5D76" w:rsidRPr="00FC0B18" w14:paraId="28AC977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36887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459410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1E0D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LOX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92E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5C7D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4186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C6BF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AE65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02+/-7.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852A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4+/-6.09</w:t>
            </w:r>
          </w:p>
        </w:tc>
      </w:tr>
      <w:tr w:rsidR="00AB5D76" w:rsidRPr="00FC0B18" w14:paraId="57DD034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3C55E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458683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B746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LOX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1655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DF33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D578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7263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540B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43+/-9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456F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21+/-7.31</w:t>
            </w:r>
          </w:p>
        </w:tc>
      </w:tr>
      <w:tr w:rsidR="00AB5D76" w:rsidRPr="00FC0B18" w14:paraId="46A4D15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D45FB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459205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67BE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LOX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F2CD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CCB8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C896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4E35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09E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12+/-14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BAC1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9+/-10.4</w:t>
            </w:r>
          </w:p>
        </w:tc>
      </w:tr>
      <w:tr w:rsidR="00AB5D76" w:rsidRPr="00FC0B18" w14:paraId="2FC11CB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FF687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5401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56AA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DB40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3884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3BA5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4CE4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9E-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E32C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8.02+/-1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41E3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63+/-12.54</w:t>
            </w:r>
          </w:p>
        </w:tc>
      </w:tr>
      <w:tr w:rsidR="00AB5D76" w:rsidRPr="00FC0B18" w14:paraId="48C14DF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7828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478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B56B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D965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1624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74E2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2878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0E-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AF14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11+/-20.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C265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76+/-2.56</w:t>
            </w:r>
          </w:p>
        </w:tc>
      </w:tr>
      <w:tr w:rsidR="00AB5D76" w:rsidRPr="00FC0B18" w14:paraId="52948A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D8E86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1871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5891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E341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540C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7873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6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FC05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3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7B41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96+/-7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399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05+/-10.63</w:t>
            </w:r>
          </w:p>
        </w:tc>
      </w:tr>
      <w:tr w:rsidR="00AB5D76" w:rsidRPr="00FC0B18" w14:paraId="577DD9B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83E31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636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ACA2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D6A5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A9B3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6177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1F72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82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7E2B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99+/-35.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6583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64+/-23.19</w:t>
            </w:r>
          </w:p>
        </w:tc>
      </w:tr>
      <w:tr w:rsidR="00AB5D76" w:rsidRPr="00FC0B18" w14:paraId="1FDDBFD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16FD1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299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F7C4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45D2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B5C7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A565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30ED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1E4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34+/-3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ACF2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62+/-12.55</w:t>
            </w:r>
          </w:p>
        </w:tc>
      </w:tr>
      <w:tr w:rsidR="00AB5D76" w:rsidRPr="00FC0B18" w14:paraId="2189FD6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15F02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187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A9E4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C20D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7EA1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1018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9305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386D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33+/-8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CE04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54+/-9.98</w:t>
            </w:r>
          </w:p>
        </w:tc>
      </w:tr>
      <w:tr w:rsidR="00AB5D76" w:rsidRPr="00FC0B18" w14:paraId="266FF9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A13A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1721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60EE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/MIR48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A394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/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946F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7EFA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7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5046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4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BF81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93+/-17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E9D3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26+/-5.63</w:t>
            </w:r>
          </w:p>
        </w:tc>
      </w:tr>
      <w:tr w:rsidR="00AB5D76" w:rsidRPr="00FC0B18" w14:paraId="6D3E779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B538B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415169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4E64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NK1/MIR48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784B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/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E749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08AB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B86F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958C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72+/-22.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32F7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4+/-35.89</w:t>
            </w:r>
          </w:p>
        </w:tc>
      </w:tr>
      <w:tr w:rsidR="00AB5D76" w:rsidRPr="00FC0B18" w14:paraId="36430B4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7E98E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25311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BD71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A7A9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1DF4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2A85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543D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1E-3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D9D8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7.73+/-1.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44B0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8+/-13.11</w:t>
            </w:r>
          </w:p>
        </w:tc>
      </w:tr>
      <w:tr w:rsidR="00AB5D76" w:rsidRPr="00FC0B18" w14:paraId="51FF4B7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152EB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44046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AED1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9938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0CEC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E2F9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798B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ED03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51+/-7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A103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94+/-8.66</w:t>
            </w:r>
          </w:p>
        </w:tc>
      </w:tr>
      <w:tr w:rsidR="00AB5D76" w:rsidRPr="00FC0B18" w14:paraId="106A762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FFC99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4257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E63F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16B6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69E4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61C0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1FC1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92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4C7C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73+/-8.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5E22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17+/-7.82</w:t>
            </w:r>
          </w:p>
        </w:tc>
      </w:tr>
      <w:tr w:rsidR="00AB5D76" w:rsidRPr="00FC0B18" w14:paraId="0BFC8E5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449CC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4234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3F3E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4DCE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EE62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575E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E138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3DE2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2+/-11.5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1C62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76+/-10.89</w:t>
            </w:r>
          </w:p>
        </w:tc>
      </w:tr>
      <w:tr w:rsidR="00AB5D76" w:rsidRPr="00FC0B18" w14:paraId="5D48287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EE5DF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5126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9811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E9A7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DB35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973E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3A3C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9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23DB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37+/-10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A789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34+/-13.17</w:t>
            </w:r>
          </w:p>
        </w:tc>
      </w:tr>
      <w:tr w:rsidR="00AB5D76" w:rsidRPr="00FC0B18" w14:paraId="3B048F6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46735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4405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C3BD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4308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9C6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3D92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3A54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9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D254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56+/-6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1274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85+/-7.66</w:t>
            </w:r>
          </w:p>
        </w:tc>
      </w:tr>
      <w:tr w:rsidR="00AB5D76" w:rsidRPr="00FC0B18" w14:paraId="57A2B13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FD5B2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4234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F86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EA07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20D7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02D6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DD1B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67BA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08+/-11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7257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24+/-9.41</w:t>
            </w:r>
          </w:p>
        </w:tc>
      </w:tr>
      <w:tr w:rsidR="00AB5D76" w:rsidRPr="00FC0B18" w14:paraId="1540A06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74D68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51277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56F3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CA41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3B52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442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CB08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FF7B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72+/-4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3506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27+/-6.3</w:t>
            </w:r>
          </w:p>
        </w:tc>
      </w:tr>
      <w:tr w:rsidR="00AB5D76" w:rsidRPr="00FC0B18" w14:paraId="0A093FF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55773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1:2742334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CC3C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AP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34E0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A2EA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1C71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43B3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427C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6+/-7.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BA60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86+/-6.93</w:t>
            </w:r>
          </w:p>
        </w:tc>
      </w:tr>
      <w:tr w:rsidR="00AB5D76" w:rsidRPr="00FC0B18" w14:paraId="6970184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E7026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32435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53FA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3GALT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CEBB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E8EB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AEF5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038D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7E-1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58BE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02+/-2.9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987F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84+/-13.25</w:t>
            </w:r>
          </w:p>
        </w:tc>
      </w:tr>
      <w:tr w:rsidR="00AB5D76" w:rsidRPr="00FC0B18" w14:paraId="767BD59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5F9D8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32455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B20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3GALT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7995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56DC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4876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0607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6A2B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+/-1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1457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02+/-9.86</w:t>
            </w:r>
          </w:p>
        </w:tc>
      </w:tr>
      <w:tr w:rsidR="00AB5D76" w:rsidRPr="00FC0B18" w14:paraId="4269F25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BDB19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325233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5296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3GALT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54DE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F9EE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CCB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9506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648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25+/-23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8716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51+/-22.84</w:t>
            </w:r>
          </w:p>
        </w:tc>
      </w:tr>
      <w:tr w:rsidR="00AB5D76" w:rsidRPr="00FC0B18" w14:paraId="502026E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81FBF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2767991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AB49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DN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367F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BC17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E37E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85C1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5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6197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1+/-18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EF80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94+/-27.65</w:t>
            </w:r>
          </w:p>
        </w:tc>
      </w:tr>
      <w:tr w:rsidR="00AB5D76" w:rsidRPr="00FC0B18" w14:paraId="7A77F0A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81454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277421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4CB5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DN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EC10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F47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6A43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BA70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6DF7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64+/-9.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B3B6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6+/-3.76</w:t>
            </w:r>
          </w:p>
        </w:tc>
      </w:tr>
      <w:tr w:rsidR="00AB5D76" w:rsidRPr="00FC0B18" w14:paraId="74E6C3A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57C98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:1278138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DBF7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IN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ADC6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A46E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2164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1534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4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9D72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79+/-4.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44F7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57+/-12.38</w:t>
            </w:r>
          </w:p>
        </w:tc>
      </w:tr>
      <w:tr w:rsidR="00AB5D76" w:rsidRPr="00FC0B18" w14:paraId="0BC7350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EC2DF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:1278212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AB35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IN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2D0C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4796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6F24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DA4F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6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28BB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7.58+/-2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A4EA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43+/-24.97</w:t>
            </w:r>
          </w:p>
        </w:tc>
      </w:tr>
      <w:tr w:rsidR="00AB5D76" w:rsidRPr="00FC0B18" w14:paraId="1A7C847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4A5FE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:12780807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4D21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IN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14D0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98C4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B7DE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DF0F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6223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22+/-11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F6C1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74+/-9.94</w:t>
            </w:r>
          </w:p>
        </w:tc>
      </w:tr>
      <w:tr w:rsidR="00AB5D76" w:rsidRPr="00FC0B18" w14:paraId="290208C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F196C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4:5441841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312A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BMP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31A5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A894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630A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843C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1E-3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19AB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97+/-31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E436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44+/-35.62</w:t>
            </w:r>
          </w:p>
        </w:tc>
      </w:tr>
      <w:tr w:rsidR="00AB5D76" w:rsidRPr="00FC0B18" w14:paraId="3F33430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1841E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244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A4A2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C2E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/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AE36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6CDD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6D24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5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1EC5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+/-7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9542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96+/-12.17</w:t>
            </w:r>
          </w:p>
        </w:tc>
      </w:tr>
      <w:tr w:rsidR="00AB5D76" w:rsidRPr="00FC0B18" w14:paraId="2551E95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9FFBB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24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87E1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EDBB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/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2FC1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20B6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1797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0C2F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08+/-9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7EEC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13+/-12.8</w:t>
            </w:r>
          </w:p>
        </w:tc>
      </w:tr>
      <w:tr w:rsidR="00AB5D76" w:rsidRPr="00FC0B18" w14:paraId="4ED7A12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70E57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24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2048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530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/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968C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A4C6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5498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6E17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63+/-12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8914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28+/-16.36</w:t>
            </w:r>
          </w:p>
        </w:tc>
      </w:tr>
      <w:tr w:rsidR="00AB5D76" w:rsidRPr="00FC0B18" w14:paraId="41BFF17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4DD50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24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F1EC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1328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/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0F73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C01B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DF0F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57C5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66+/-13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5165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21+/-12.06</w:t>
            </w:r>
          </w:p>
        </w:tc>
      </w:tr>
      <w:tr w:rsidR="00AB5D76" w:rsidRPr="00FC0B18" w14:paraId="0DA7390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A031A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288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9EE8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41E6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3870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4552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8C80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68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3D00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26+/-2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41E2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72+/-15.45</w:t>
            </w:r>
          </w:p>
        </w:tc>
      </w:tr>
      <w:tr w:rsidR="00AB5D76" w:rsidRPr="00FC0B18" w14:paraId="3EF4667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4397D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33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25B6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D175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A71A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C30D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E47E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C78D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05+/-9.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914A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91+/-12.24</w:t>
            </w:r>
          </w:p>
        </w:tc>
      </w:tr>
      <w:tr w:rsidR="00AB5D76" w:rsidRPr="00FC0B18" w14:paraId="2C557F2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0B297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726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426B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356D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B2CD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8293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6058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426E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08+/-15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9E8B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79+/-14.98</w:t>
            </w:r>
          </w:p>
        </w:tc>
      </w:tr>
      <w:tr w:rsidR="00AB5D76" w:rsidRPr="00FC0B18" w14:paraId="19B18B5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FC95A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0:734723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05D2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78BA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/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916D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340C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BE08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5D3E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3+/-8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461C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14+/-12.77</w:t>
            </w:r>
          </w:p>
        </w:tc>
      </w:tr>
      <w:tr w:rsidR="00AB5D76" w:rsidRPr="00FC0B18" w14:paraId="54F6CE5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3B0CF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838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6CB4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5B0D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/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13C0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CBA3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587C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8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A31E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85+/-11.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E56F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39+/-11.92</w:t>
            </w:r>
          </w:p>
        </w:tc>
      </w:tr>
      <w:tr w:rsidR="00AB5D76" w:rsidRPr="00FC0B18" w14:paraId="35A2A4D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57D6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8383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C030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1721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/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7C6D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7B74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4280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4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360F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54+/-11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F665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32+/-13.9</w:t>
            </w:r>
          </w:p>
        </w:tc>
      </w:tr>
      <w:tr w:rsidR="00AB5D76" w:rsidRPr="00FC0B18" w14:paraId="0991CB4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9BBFE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838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1DBF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5904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/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0C74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D7E8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0AC7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8621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9+/-9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CD21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33+/-14.09</w:t>
            </w:r>
          </w:p>
        </w:tc>
      </w:tr>
      <w:tr w:rsidR="00AB5D76" w:rsidRPr="00FC0B18" w14:paraId="07FB8BD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2F5B8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90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D7E9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1332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5D9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FBC4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ADF4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6E-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77CF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99+/-14.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633B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35+/-18.4</w:t>
            </w:r>
          </w:p>
        </w:tc>
      </w:tr>
      <w:tr w:rsidR="00AB5D76" w:rsidRPr="00FC0B18" w14:paraId="59E0CBC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2F62D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86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EF6F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833D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E3EE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4BF2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A216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3D61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26+/-6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C335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08+/-13.24</w:t>
            </w:r>
          </w:p>
        </w:tc>
      </w:tr>
      <w:tr w:rsidR="00AB5D76" w:rsidRPr="00FC0B18" w14:paraId="38580F5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F64DF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84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1A9B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C5DD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C004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7530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E270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1122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44+/-9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6791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78+/-17.13</w:t>
            </w:r>
          </w:p>
        </w:tc>
      </w:tr>
      <w:tr w:rsidR="00AB5D76" w:rsidRPr="00FC0B18" w14:paraId="5CB1EE3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516F9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8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3F9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FC91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6C3F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DE6B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D885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774D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68+/-7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DC68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99+/-17.06</w:t>
            </w:r>
          </w:p>
        </w:tc>
      </w:tr>
      <w:tr w:rsidR="00AB5D76" w:rsidRPr="00FC0B18" w14:paraId="09F3788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0B9A1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71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22DE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4DA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07E9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9710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4F90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5607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68+/-8.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6DB6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47+/-16.38</w:t>
            </w:r>
          </w:p>
        </w:tc>
      </w:tr>
      <w:tr w:rsidR="00AB5D76" w:rsidRPr="00FC0B18" w14:paraId="1F3F44C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6491A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90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3400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14F8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8EA7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BD2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C3C3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316B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16+/-8.7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FDF2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88+/-11.13</w:t>
            </w:r>
          </w:p>
        </w:tc>
      </w:tr>
      <w:tr w:rsidR="00AB5D76" w:rsidRPr="00FC0B18" w14:paraId="695BDE1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3EE10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7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4AEB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3C95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4089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D57B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E173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1B15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75+/-6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0A61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19+/-15.27</w:t>
            </w:r>
          </w:p>
        </w:tc>
      </w:tr>
      <w:tr w:rsidR="00AB5D76" w:rsidRPr="00FC0B18" w14:paraId="5816DD1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6346F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9868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A701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10orf105/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EB77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6627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CD1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FB93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6798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73+/-10.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4250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51+/-9.73</w:t>
            </w:r>
          </w:p>
        </w:tc>
      </w:tr>
      <w:tr w:rsidR="00AB5D76" w:rsidRPr="00FC0B18" w14:paraId="1463412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2BD9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4514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46B4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8DDC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60C8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EE8D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3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BFC9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89E-3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A4DE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4+/-23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F0F7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19+/-26.75</w:t>
            </w:r>
          </w:p>
        </w:tc>
      </w:tr>
      <w:tr w:rsidR="00AB5D76" w:rsidRPr="00FC0B18" w14:paraId="2B934AF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C6F55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7347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BE23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5968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0F50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8DA6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436B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6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6D73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7+/-14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E300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89+/-15.34</w:t>
            </w:r>
          </w:p>
        </w:tc>
      </w:tr>
      <w:tr w:rsidR="00AB5D76" w:rsidRPr="00FC0B18" w14:paraId="77E4483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B057D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40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260E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1742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58A5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D0F0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AE99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1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3297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52+/-17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EB45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45+/-18.86</w:t>
            </w:r>
          </w:p>
        </w:tc>
      </w:tr>
      <w:tr w:rsidR="00AB5D76" w:rsidRPr="00FC0B18" w14:paraId="7BFCD76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B3356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7347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149E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2233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2FFE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9B6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EEC2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9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9D2E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61+/-7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1502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97+/-18.22</w:t>
            </w:r>
          </w:p>
        </w:tc>
      </w:tr>
      <w:tr w:rsidR="00AB5D76" w:rsidRPr="00FC0B18" w14:paraId="15A2FE0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0A89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3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B093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221A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6CE3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6847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8750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6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188C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3+/-14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C848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96+/-21.19</w:t>
            </w:r>
          </w:p>
        </w:tc>
      </w:tr>
      <w:tr w:rsidR="00AB5D76" w:rsidRPr="00FC0B18" w14:paraId="3507DBD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F8EA8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3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4AF5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A78E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0BCC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A607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6ABE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6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0E56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9+/-20.6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0745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78+/-17.39</w:t>
            </w:r>
          </w:p>
        </w:tc>
      </w:tr>
      <w:tr w:rsidR="00AB5D76" w:rsidRPr="00FC0B18" w14:paraId="3BF48AD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8A1F4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3185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DE9B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01F8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A8A6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FC7A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F05C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3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23B0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31+/-17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3734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04+/-17.5</w:t>
            </w:r>
          </w:p>
        </w:tc>
      </w:tr>
      <w:tr w:rsidR="00AB5D76" w:rsidRPr="00FC0B18" w14:paraId="191F4C5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7FDBB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36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1C9B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7421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25C5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0FB8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26CF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F0BE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18+/-17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CCD5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6.26+/-19.43</w:t>
            </w:r>
          </w:p>
        </w:tc>
      </w:tr>
      <w:tr w:rsidR="00AB5D76" w:rsidRPr="00FC0B18" w14:paraId="73D091D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C0013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7347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FA84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A6CD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AE3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59A8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8F48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D156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34+/-15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E1A0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41+/-13.27</w:t>
            </w:r>
          </w:p>
        </w:tc>
      </w:tr>
      <w:tr w:rsidR="00AB5D76" w:rsidRPr="00FC0B18" w14:paraId="2F1F2C7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78422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41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8E59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429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AC6D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E447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A2C2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1E22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7+/-17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10C9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99+/-15.43</w:t>
            </w:r>
          </w:p>
        </w:tc>
      </w:tr>
      <w:tr w:rsidR="00AB5D76" w:rsidRPr="00FC0B18" w14:paraId="624E763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F9A0E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3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9DB4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2DE6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FF07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CACC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0901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8748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42+/-20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E1E6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9+/-20.91</w:t>
            </w:r>
          </w:p>
        </w:tc>
      </w:tr>
      <w:tr w:rsidR="00AB5D76" w:rsidRPr="00FC0B18" w14:paraId="0B3547E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1AEBC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39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D542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608F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7C82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9DD7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5F16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EDBC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3+/-21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5A03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18+/-18.1</w:t>
            </w:r>
          </w:p>
        </w:tc>
      </w:tr>
      <w:tr w:rsidR="00AB5D76" w:rsidRPr="00FC0B18" w14:paraId="2834B70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14F5E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62988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2AC8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6B31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612E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3660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1B1F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A3DE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45+/-8.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9B98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67+/-14.7</w:t>
            </w:r>
          </w:p>
        </w:tc>
      </w:tr>
      <w:tr w:rsidR="00AB5D76" w:rsidRPr="00FC0B18" w14:paraId="5DCAA75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5EE24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73474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1ADF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09D0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9A8F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7740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ED9B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7F34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56+/-17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0D3C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16+/-15.71</w:t>
            </w:r>
          </w:p>
        </w:tc>
      </w:tr>
      <w:tr w:rsidR="00AB5D76" w:rsidRPr="00FC0B18" w14:paraId="6472A02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81E34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93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A24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55D0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1D84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78F8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F49E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6A10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52+/-18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06A8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9+/-15.44</w:t>
            </w:r>
          </w:p>
        </w:tc>
      </w:tr>
      <w:tr w:rsidR="00AB5D76" w:rsidRPr="00FC0B18" w14:paraId="58C8852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76FBB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6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A480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DD4F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4166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0928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716B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3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3F40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89+/-8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9943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27+/-14.27</w:t>
            </w:r>
          </w:p>
        </w:tc>
      </w:tr>
      <w:tr w:rsidR="00AB5D76" w:rsidRPr="00FC0B18" w14:paraId="09DDE24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A8D46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73537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E945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291B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0EFC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FA49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EEA6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9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6513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7+/-12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A4E4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42+/-7.82</w:t>
            </w:r>
          </w:p>
        </w:tc>
      </w:tr>
      <w:tr w:rsidR="00AB5D76" w:rsidRPr="00FC0B18" w14:paraId="7EA434B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3F96D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9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8A7B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9F0C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B5D4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A1B2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5379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6205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65+/-18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6C4B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87+/-16.87</w:t>
            </w:r>
          </w:p>
        </w:tc>
      </w:tr>
      <w:tr w:rsidR="00AB5D76" w:rsidRPr="00FC0B18" w14:paraId="73331E0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870A0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6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9875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50A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FEF7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70AB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75C6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40F2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84+/-7.6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B0B5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14+/-17.15</w:t>
            </w:r>
          </w:p>
        </w:tc>
      </w:tr>
      <w:tr w:rsidR="00AB5D76" w:rsidRPr="00FC0B18" w14:paraId="2895EAB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13A0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320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EFBD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56E9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3DF0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385D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5902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46+/-21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C737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86+/-20.29</w:t>
            </w:r>
          </w:p>
        </w:tc>
      </w:tr>
      <w:tr w:rsidR="00AB5D76" w:rsidRPr="00FC0B18" w14:paraId="0879FBD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5A680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100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552C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A2D7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1F3A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2634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C48E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90A3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65+/-10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DC74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07+/-6.38</w:t>
            </w:r>
          </w:p>
        </w:tc>
      </w:tr>
      <w:tr w:rsidR="00AB5D76" w:rsidRPr="00FC0B18" w14:paraId="7A99B35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BF74B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D9C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8F07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190C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FF06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9F65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076A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61+/-18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87C4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48+/-18.78</w:t>
            </w:r>
          </w:p>
        </w:tc>
      </w:tr>
      <w:tr w:rsidR="00AB5D76" w:rsidRPr="00FC0B18" w14:paraId="623ABE6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81561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76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D069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61AA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E2D8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8C6F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8FCF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0EC6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6.92+/-17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CFFD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96+/-21.14</w:t>
            </w:r>
          </w:p>
        </w:tc>
      </w:tr>
      <w:tr w:rsidR="00AB5D76" w:rsidRPr="00FC0B18" w14:paraId="777D9A9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A753E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31957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4AA0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0126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3EDB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7632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85FD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641D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38+/-19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D013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7+/-16.16</w:t>
            </w:r>
          </w:p>
        </w:tc>
      </w:tr>
      <w:tr w:rsidR="00AB5D76" w:rsidRPr="00FC0B18" w14:paraId="3DABBD1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9F7D0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2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8B38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F216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5232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6564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D13C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5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FB17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19+/-18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C229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31+/-18.46</w:t>
            </w:r>
          </w:p>
        </w:tc>
      </w:tr>
      <w:tr w:rsidR="00AB5D76" w:rsidRPr="00FC0B18" w14:paraId="0425C97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82F2C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8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A79B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F9B9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404F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2B4F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9260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9E93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47+/-19.5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9A43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94+/-17.43</w:t>
            </w:r>
          </w:p>
        </w:tc>
      </w:tr>
      <w:tr w:rsidR="00AB5D76" w:rsidRPr="00FC0B18" w14:paraId="14F54DF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AF5E6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C4A2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916A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AEEC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C0CD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89F0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C95D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89+/-19.7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04DF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28+/-19.62</w:t>
            </w:r>
          </w:p>
        </w:tc>
      </w:tr>
      <w:tr w:rsidR="00AB5D76" w:rsidRPr="00FC0B18" w14:paraId="081D1DE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BC49D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73472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6A23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E400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011F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284A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EFF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3AFA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02+/-22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A647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44+/-15.09</w:t>
            </w:r>
          </w:p>
        </w:tc>
      </w:tr>
      <w:tr w:rsidR="00AB5D76" w:rsidRPr="00FC0B18" w14:paraId="5035149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11C52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C4F1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6582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50F2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80FD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F22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5710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5+/-20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116A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73+/-14.77</w:t>
            </w:r>
          </w:p>
        </w:tc>
      </w:tr>
      <w:tr w:rsidR="00AB5D76" w:rsidRPr="00FC0B18" w14:paraId="087D25B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636D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7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6B90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944F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AD69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ACA8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B6E9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2080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73+/-22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DDF1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52+/-15.91</w:t>
            </w:r>
          </w:p>
        </w:tc>
      </w:tr>
      <w:tr w:rsidR="00AB5D76" w:rsidRPr="00FC0B18" w14:paraId="5DAC838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1D259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7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38D8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C6E5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580A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9E55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4E9A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7E7E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15+/-23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B910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75+/-15.48</w:t>
            </w:r>
          </w:p>
        </w:tc>
      </w:tr>
      <w:tr w:rsidR="00AB5D76" w:rsidRPr="00FC0B18" w14:paraId="3FB88B7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3F8F9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4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7465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7065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E13F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433A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2B4E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5E46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9+/-16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C481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71+/-19.83</w:t>
            </w:r>
          </w:p>
        </w:tc>
      </w:tr>
      <w:tr w:rsidR="00AB5D76" w:rsidRPr="00FC0B18" w14:paraId="7D7B57A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CAC9B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31856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AA47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8127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1B2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BD6E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3693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C923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04+/-19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6309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35+/-13.62</w:t>
            </w:r>
          </w:p>
        </w:tc>
      </w:tr>
      <w:tr w:rsidR="00AB5D76" w:rsidRPr="00FC0B18" w14:paraId="326F498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DDC61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05D5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CED6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066D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B59B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2170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ED2F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72+/-19.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3FB0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43+/-17.74</w:t>
            </w:r>
          </w:p>
        </w:tc>
      </w:tr>
      <w:tr w:rsidR="00AB5D76" w:rsidRPr="00FC0B18" w14:paraId="1592184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65510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9:1340983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E188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4626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363C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B4CB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0182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00AB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39+/-23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BF50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92+/-20.38</w:t>
            </w:r>
          </w:p>
        </w:tc>
      </w:tr>
      <w:tr w:rsidR="00AB5D76" w:rsidRPr="00FC0B18" w14:paraId="17994C0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BA41F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44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82A4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E183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6C89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D915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27B3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1FBE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12+/-21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DE06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84+/-20.7</w:t>
            </w:r>
          </w:p>
        </w:tc>
      </w:tr>
      <w:tr w:rsidR="00AB5D76" w:rsidRPr="00FC0B18" w14:paraId="1961697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065F1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340980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7AD8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ACNA1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C473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8BA7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B459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E5D9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C2B2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89+/-17.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4439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09+/-18.72</w:t>
            </w:r>
          </w:p>
        </w:tc>
      </w:tr>
      <w:tr w:rsidR="00AB5D76" w:rsidRPr="00FC0B18" w14:paraId="31B3DCA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16A78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065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25EE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4C41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7BD2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4D4A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2A37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8E-1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B0B2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67+/-16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BBC6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01+/-36.79</w:t>
            </w:r>
          </w:p>
        </w:tc>
      </w:tr>
      <w:tr w:rsidR="00AB5D76" w:rsidRPr="00FC0B18" w14:paraId="2C74246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24DA9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37706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E2D0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68DC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DBB0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05BC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11E3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8E-8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5E9D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15+/-1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DA79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93+/-25.86</w:t>
            </w:r>
          </w:p>
        </w:tc>
      </w:tr>
      <w:tr w:rsidR="00AB5D76" w:rsidRPr="00FC0B18" w14:paraId="6E2971C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A460E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3744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2632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6160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032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9677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4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797E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6E-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01D0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02+/-23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AA31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63+/-2.76</w:t>
            </w:r>
          </w:p>
        </w:tc>
      </w:tr>
      <w:tr w:rsidR="00AB5D76" w:rsidRPr="00FC0B18" w14:paraId="0B9E86B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FFC5D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1995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550F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3A2E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114A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5B4A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545F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4E-5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DAA9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54+/-5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9FE1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62+/-28.6</w:t>
            </w:r>
          </w:p>
        </w:tc>
      </w:tr>
      <w:tr w:rsidR="00AB5D76" w:rsidRPr="00FC0B18" w14:paraId="52EB0E6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A410E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6974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2914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FBE8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FFF3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25F7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8512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7E-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26C7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92+/-23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3FC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99+/-22.29</w:t>
            </w:r>
          </w:p>
        </w:tc>
      </w:tr>
      <w:tr w:rsidR="00AB5D76" w:rsidRPr="00FC0B18" w14:paraId="23D005E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942C9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0663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8010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F573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60DE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50EC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7FF0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0E-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348D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29+/-34.4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1CD2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24+/-13.87</w:t>
            </w:r>
          </w:p>
        </w:tc>
      </w:tr>
      <w:tr w:rsidR="00AB5D76" w:rsidRPr="00FC0B18" w14:paraId="1EC6F68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7F12F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588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0729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BCE9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5E45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AB98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F38B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84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4224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89+/-35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7EDB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7+/-28.93</w:t>
            </w:r>
          </w:p>
        </w:tc>
      </w:tr>
      <w:tr w:rsidR="00AB5D76" w:rsidRPr="00FC0B18" w14:paraId="3A8F49D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EB4E5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6274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A12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1AC5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0AF2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02A6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BFF5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6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3985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84+/-35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BC44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26+/-29.57</w:t>
            </w:r>
          </w:p>
        </w:tc>
      </w:tr>
      <w:tr w:rsidR="00AB5D76" w:rsidRPr="00FC0B18" w14:paraId="0A629A6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105D1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531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D077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8267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C161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16F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ABA7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7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3CEE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05+/-2.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A184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48+/-11.48</w:t>
            </w:r>
          </w:p>
        </w:tc>
      </w:tr>
      <w:tr w:rsidR="00AB5D76" w:rsidRPr="00FC0B18" w14:paraId="16B16B1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CB041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074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7CA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BF58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B993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54E2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6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81B6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0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3E0F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95+/-22.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EAB1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13+/-19.17</w:t>
            </w:r>
          </w:p>
        </w:tc>
      </w:tr>
      <w:tr w:rsidR="00AB5D76" w:rsidRPr="00FC0B18" w14:paraId="04D7B6C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670E0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379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9107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474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7979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3142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CFC8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35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3BF3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96+/-32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02B4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84+/-26.49</w:t>
            </w:r>
          </w:p>
        </w:tc>
      </w:tr>
      <w:tr w:rsidR="00AB5D76" w:rsidRPr="00FC0B18" w14:paraId="50944CA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8C2F5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589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01BD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C82D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9400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D895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FE25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E176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74+/-35.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81D3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32+/-23.93</w:t>
            </w:r>
          </w:p>
        </w:tc>
      </w:tr>
      <w:tr w:rsidR="00AB5D76" w:rsidRPr="00FC0B18" w14:paraId="6108EC3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4E4D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440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0230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B53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CE4F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DA72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60DE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40DF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49+/-19.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D763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6+/-21.58</w:t>
            </w:r>
          </w:p>
        </w:tc>
      </w:tr>
      <w:tr w:rsidR="00AB5D76" w:rsidRPr="00FC0B18" w14:paraId="31443E8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5AEE1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348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6DE3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C016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2765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7C05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F202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59CD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16+/-6.4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3F73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27+/-7.86</w:t>
            </w:r>
          </w:p>
        </w:tc>
      </w:tr>
      <w:tr w:rsidR="00AB5D76" w:rsidRPr="00FC0B18" w14:paraId="084D491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1FCD1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659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0B8B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525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CBB9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A658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9B6B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79AF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25+/-10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5A32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64+/-8.11</w:t>
            </w:r>
          </w:p>
        </w:tc>
      </w:tr>
      <w:tr w:rsidR="00AB5D76" w:rsidRPr="00FC0B18" w14:paraId="4AADD33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FA4BA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46894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3429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2998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CB4C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54BF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3CCF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E9E2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48+/-8.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AE38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55+/-6.99</w:t>
            </w:r>
          </w:p>
        </w:tc>
      </w:tr>
      <w:tr w:rsidR="00AB5D76" w:rsidRPr="00FC0B18" w14:paraId="5C7300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8BC52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7355320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177E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DH2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6B2E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D322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CF6C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8801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A148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14+/-10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57EE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23+/-4.57</w:t>
            </w:r>
          </w:p>
        </w:tc>
      </w:tr>
      <w:tr w:rsidR="00AB5D76" w:rsidRPr="00FC0B18" w14:paraId="2ED5906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D8D12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960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DC6C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3B78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8D15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70BD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6.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34E6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8E-3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807A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83+/-21.9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F847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68+/-13.8</w:t>
            </w:r>
          </w:p>
        </w:tc>
      </w:tr>
      <w:tr w:rsidR="00AB5D76" w:rsidRPr="00FC0B18" w14:paraId="31B69D1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11711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9541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2C8F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9BE6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DEDD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D924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583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0E-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7458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17+/-19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7D44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95+/-2.37</w:t>
            </w:r>
          </w:p>
        </w:tc>
      </w:tr>
      <w:tr w:rsidR="00AB5D76" w:rsidRPr="00FC0B18" w14:paraId="4E0EDFF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B4EAC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957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A068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D4FE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3015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BB5A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8D6D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5E-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A11E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59+/-22.5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2769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74+/-21.22</w:t>
            </w:r>
          </w:p>
        </w:tc>
      </w:tr>
      <w:tr w:rsidR="00AB5D76" w:rsidRPr="00FC0B18" w14:paraId="466AC78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B26B0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333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BFFD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71AB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BC20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3069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5D03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39E-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6DE4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68+/-16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D6D3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82+/-13.34</w:t>
            </w:r>
          </w:p>
        </w:tc>
      </w:tr>
      <w:tr w:rsidR="00AB5D76" w:rsidRPr="00FC0B18" w14:paraId="75115E8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7555E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315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6DE3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CFAB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0100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6BA0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EAEE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0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D330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17+/-20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02F2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81+/-11.14</w:t>
            </w:r>
          </w:p>
        </w:tc>
      </w:tr>
      <w:tr w:rsidR="00AB5D76" w:rsidRPr="00FC0B18" w14:paraId="5FC3C68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63FAB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892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9730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2E6F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832E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957B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B18F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4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E227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65+/-11.5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FF49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73+/-9.25</w:t>
            </w:r>
          </w:p>
        </w:tc>
      </w:tr>
      <w:tr w:rsidR="00AB5D76" w:rsidRPr="00FC0B18" w14:paraId="03946C2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A473D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790314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FE26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MYA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216D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760B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A513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E757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1687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99+/-8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6B4D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5+/-3.76</w:t>
            </w:r>
          </w:p>
        </w:tc>
      </w:tr>
      <w:tr w:rsidR="00AB5D76" w:rsidRPr="00FC0B18" w14:paraId="1EB6552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05838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32743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93EC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D81F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4C21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A95E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A9B3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9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4522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86+/-9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42B8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6+/-18.03</w:t>
            </w:r>
          </w:p>
        </w:tc>
      </w:tr>
      <w:tr w:rsidR="00AB5D76" w:rsidRPr="00FC0B18" w14:paraId="188A2DA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EC747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17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3D73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95B5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62A3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1E0E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171B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9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8BB4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1+/-8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A3D0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12+/-2.47</w:t>
            </w:r>
          </w:p>
        </w:tc>
      </w:tr>
      <w:tr w:rsidR="00AB5D76" w:rsidRPr="00FC0B18" w14:paraId="372D655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065C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41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1A45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E442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E28A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D928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EF64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3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EDDE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51+/-17.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7DDA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76+/-7.41</w:t>
            </w:r>
          </w:p>
        </w:tc>
      </w:tr>
      <w:tr w:rsidR="00AB5D76" w:rsidRPr="00FC0B18" w14:paraId="46E31F6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96837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4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3E4E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57C3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F798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A810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9BD2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6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A73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69+/-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9FBB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39+/-12.62</w:t>
            </w:r>
          </w:p>
        </w:tc>
      </w:tr>
      <w:tr w:rsidR="00AB5D76" w:rsidRPr="00FC0B18" w14:paraId="45B7DE2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384C6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4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D87F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ACFB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469C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098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3B99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67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88D7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63+/-15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B08A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26+/-13.45</w:t>
            </w:r>
          </w:p>
        </w:tc>
      </w:tr>
      <w:tr w:rsidR="00AB5D76" w:rsidRPr="00FC0B18" w14:paraId="44DE838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D37BD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4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433E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C83C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C8C9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E3D0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B21B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1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D958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14+/-10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1C25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93+/-11.89</w:t>
            </w:r>
          </w:p>
        </w:tc>
      </w:tr>
      <w:tr w:rsidR="00AB5D76" w:rsidRPr="00FC0B18" w14:paraId="5FC52E1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6829B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9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15CF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C2DF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FAF6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DB40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3FF4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980E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88+/-10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8105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8+/-10.79</w:t>
            </w:r>
          </w:p>
        </w:tc>
      </w:tr>
      <w:tr w:rsidR="00AB5D76" w:rsidRPr="00FC0B18" w14:paraId="4C3C385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864F2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6693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9725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73FD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DE16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1E37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431E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EABD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4+/-15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7E81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44+/-10.69</w:t>
            </w:r>
          </w:p>
        </w:tc>
      </w:tr>
      <w:tr w:rsidR="00AB5D76" w:rsidRPr="00FC0B18" w14:paraId="62A754B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49434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3272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A702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146D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B9D5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375E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371B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2376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12+/-12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920A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52+/-14.35</w:t>
            </w:r>
          </w:p>
        </w:tc>
      </w:tr>
      <w:tr w:rsidR="00AB5D76" w:rsidRPr="00FC0B18" w14:paraId="4042E32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69A4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57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E35E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A3B6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B49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93FD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7B8A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885C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04+/-8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6289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71+/-8.94</w:t>
            </w:r>
          </w:p>
        </w:tc>
      </w:tr>
      <w:tr w:rsidR="00AB5D76" w:rsidRPr="00FC0B18" w14:paraId="25145CD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11F4B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400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E6C3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F0E6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BA6F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660B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D902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408D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35+/-14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80AA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+/-4.27</w:t>
            </w:r>
          </w:p>
        </w:tc>
      </w:tr>
      <w:tr w:rsidR="00AB5D76" w:rsidRPr="00FC0B18" w14:paraId="6C2B192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3B9B8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3270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C931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8577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3AB6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67A2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24A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8081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08+/-14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F572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15+/-10.96</w:t>
            </w:r>
          </w:p>
        </w:tc>
      </w:tr>
      <w:tr w:rsidR="00AB5D76" w:rsidRPr="00FC0B18" w14:paraId="12DAAAE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707BA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7:15529574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43AB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NPY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1A09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E3EC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F690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0B95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6D3F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48+/-6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1835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64+/-7.52</w:t>
            </w:r>
          </w:p>
        </w:tc>
      </w:tr>
      <w:tr w:rsidR="00AB5D76" w:rsidRPr="00FC0B18" w14:paraId="6C419E2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DA606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:20846329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B0B0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EB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692B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B210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22F2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C2B6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3E-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D38B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8.92+/-0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ABEA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92+/-13.84</w:t>
            </w:r>
          </w:p>
        </w:tc>
      </w:tr>
      <w:tr w:rsidR="00AB5D76" w:rsidRPr="00FC0B18" w14:paraId="07A110C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DE1F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90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B19A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6E5F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5369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119A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4AE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3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B566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52+/-13.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2AAF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13+/-14.11</w:t>
            </w:r>
          </w:p>
        </w:tc>
      </w:tr>
      <w:tr w:rsidR="00AB5D76" w:rsidRPr="00FC0B18" w14:paraId="486D8DB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0C7E5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900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580C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D321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819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8CA5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B558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4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FE86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91+/-13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82FE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45+/-14.5</w:t>
            </w:r>
          </w:p>
        </w:tc>
      </w:tr>
      <w:tr w:rsidR="00AB5D76" w:rsidRPr="00FC0B18" w14:paraId="01172E5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3965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9222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0BDC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246F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C67B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7530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DD53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6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DC36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55+/-3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1CD4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71+/-11.69</w:t>
            </w:r>
          </w:p>
        </w:tc>
      </w:tr>
      <w:tr w:rsidR="00AB5D76" w:rsidRPr="00FC0B18" w14:paraId="3EA6B32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58818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6D5F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EBE5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CC81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8EFB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48FA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3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B342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51+/-15.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0570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43+/-14.03</w:t>
            </w:r>
          </w:p>
        </w:tc>
      </w:tr>
      <w:tr w:rsidR="00AB5D76" w:rsidRPr="00FC0B18" w14:paraId="3293303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32A7A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3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572B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2058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E884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4125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3E49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4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8985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93+/-16.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E5D1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96+/-17.47</w:t>
            </w:r>
          </w:p>
        </w:tc>
      </w:tr>
      <w:tr w:rsidR="00AB5D76" w:rsidRPr="00FC0B18" w14:paraId="6C74235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AD145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8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F2BC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2CD1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642A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B543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EC2B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6FD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02+/-19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49E8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25+/-14.15</w:t>
            </w:r>
          </w:p>
        </w:tc>
      </w:tr>
      <w:tr w:rsidR="00AB5D76" w:rsidRPr="00FC0B18" w14:paraId="6A30C42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7C7C8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C2EC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FEF0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4A4E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C297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3F40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91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A3A9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88+/-17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AFD2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8+/-12.96</w:t>
            </w:r>
          </w:p>
        </w:tc>
      </w:tr>
      <w:tr w:rsidR="00AB5D76" w:rsidRPr="00FC0B18" w14:paraId="0A1063D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E1FFA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9:188887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8C0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9115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E16E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6B9C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4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60BE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86DE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54+/-21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1B79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77+/-13.73</w:t>
            </w:r>
          </w:p>
        </w:tc>
      </w:tr>
      <w:tr w:rsidR="00AB5D76" w:rsidRPr="00FC0B18" w14:paraId="6F93160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D1ED4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2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8827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5536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2558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C6DF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8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6F79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8BBF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71+/-21.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2F38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14+/-17.33</w:t>
            </w:r>
          </w:p>
        </w:tc>
      </w:tr>
      <w:tr w:rsidR="00AB5D76" w:rsidRPr="00FC0B18" w14:paraId="2CA9F5B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C162E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8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FD5A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92D9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A447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6588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44D8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3B45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21+/-17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EE57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63+/-14.08</w:t>
            </w:r>
          </w:p>
        </w:tc>
      </w:tr>
      <w:tr w:rsidR="00AB5D76" w:rsidRPr="00FC0B18" w14:paraId="4F2C078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43219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6CE1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10A2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4495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22B0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CDB2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4C41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09+/-14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8472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53+/-13.45</w:t>
            </w:r>
          </w:p>
        </w:tc>
      </w:tr>
      <w:tr w:rsidR="00AB5D76" w:rsidRPr="00FC0B18" w14:paraId="7B6BD42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28D01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79385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C479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71EC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8B28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A6E1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3835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6FD9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84+/-4.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E4ED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65+/-6.79</w:t>
            </w:r>
          </w:p>
        </w:tc>
      </w:tr>
      <w:tr w:rsidR="00AB5D76" w:rsidRPr="00FC0B18" w14:paraId="1EA7CC3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B7BF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8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2E12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9689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1ECA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5A0D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C4D9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E02E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8+/-18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5B03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63+/-18.8</w:t>
            </w:r>
          </w:p>
        </w:tc>
      </w:tr>
      <w:tr w:rsidR="00AB5D76" w:rsidRPr="00FC0B18" w14:paraId="20EF741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5192A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5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73C7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AB8B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246A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1880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03FA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B42B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01+/-17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F646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28+/-10.43</w:t>
            </w:r>
          </w:p>
        </w:tc>
      </w:tr>
      <w:tr w:rsidR="00AB5D76" w:rsidRPr="00FC0B18" w14:paraId="505F464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46136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6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62A6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8D73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A7D6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D157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1085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D541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39+/-21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37A2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12+/-15.74</w:t>
            </w:r>
          </w:p>
        </w:tc>
      </w:tr>
      <w:tr w:rsidR="00AB5D76" w:rsidRPr="00FC0B18" w14:paraId="11A3688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17F66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5564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0CB9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3442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EFD4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C654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B470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7+/-18.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3B4A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57+/-14.95</w:t>
            </w:r>
          </w:p>
        </w:tc>
      </w:tr>
      <w:tr w:rsidR="00AB5D76" w:rsidRPr="00FC0B18" w14:paraId="249678D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ECF11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63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E992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B01E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8B2D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6D0A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4AEF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D914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95+/-22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EA4C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67+/-18.76</w:t>
            </w:r>
          </w:p>
        </w:tc>
      </w:tr>
      <w:tr w:rsidR="00AB5D76" w:rsidRPr="00FC0B18" w14:paraId="0182EC3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A7A2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1CAD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2954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A60E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8F53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8AF6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1901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55+/-14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6811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44+/-12.43</w:t>
            </w:r>
          </w:p>
        </w:tc>
      </w:tr>
      <w:tr w:rsidR="00AB5D76" w:rsidRPr="00FC0B18" w14:paraId="26E54C8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AC96A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6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1D5A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256B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9905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750C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5CB8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2775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5+/-21.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C68B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38+/-13.6</w:t>
            </w:r>
          </w:p>
        </w:tc>
      </w:tr>
      <w:tr w:rsidR="00AB5D76" w:rsidRPr="00FC0B18" w14:paraId="6E0454D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B5FE3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2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E61A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8C27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D391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7BB9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96CF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A5DD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26+/-16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3F5D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34+/-14.58</w:t>
            </w:r>
          </w:p>
        </w:tc>
      </w:tr>
      <w:tr w:rsidR="00AB5D76" w:rsidRPr="00FC0B18" w14:paraId="3A679C3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36EDC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24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4DD8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59F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359C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B68F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6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A9DB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5135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53+/-22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7220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98+/-14.52</w:t>
            </w:r>
          </w:p>
        </w:tc>
      </w:tr>
      <w:tr w:rsidR="00AB5D76" w:rsidRPr="00FC0B18" w14:paraId="0425036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E0C6D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7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381B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8EE2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8FA6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FF51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F5EA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8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38CD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9+/-16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4110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93+/-13.14</w:t>
            </w:r>
          </w:p>
        </w:tc>
      </w:tr>
      <w:tr w:rsidR="00AB5D76" w:rsidRPr="00FC0B18" w14:paraId="53CED2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00953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22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69DA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E54B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A2C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D04A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D718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C090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97+/-22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8538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4+/-15.07</w:t>
            </w:r>
          </w:p>
        </w:tc>
      </w:tr>
      <w:tr w:rsidR="00AB5D76" w:rsidRPr="00FC0B18" w14:paraId="68209CB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814A5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9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0EC7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13BA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D9F4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8161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981F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EC9C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61+/-18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4E04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72+/-15.9</w:t>
            </w:r>
          </w:p>
        </w:tc>
      </w:tr>
      <w:tr w:rsidR="00AB5D76" w:rsidRPr="00FC0B18" w14:paraId="5CF5B55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2817E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23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29DE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4799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EAC8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CC9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88AA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0750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02+/-11.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9555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4+/-9.58</w:t>
            </w:r>
          </w:p>
        </w:tc>
      </w:tr>
      <w:tr w:rsidR="00AB5D76" w:rsidRPr="00FC0B18" w14:paraId="6EF6DBD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3A08E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8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7407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531F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E71C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4BEB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9F58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1D76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93+/-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608C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23+/-12.22</w:t>
            </w:r>
          </w:p>
        </w:tc>
      </w:tr>
      <w:tr w:rsidR="00AB5D76" w:rsidRPr="00FC0B18" w14:paraId="28F54DD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5C256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8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32A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653E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2BA5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26B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5763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8026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14+/-14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64B1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73+/-10.79</w:t>
            </w:r>
          </w:p>
        </w:tc>
      </w:tr>
      <w:tr w:rsidR="00AB5D76" w:rsidRPr="00FC0B18" w14:paraId="7FE10B2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B84A7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84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0E49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3692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922E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0605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016F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273C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6+/-13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5690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83+/-11.98</w:t>
            </w:r>
          </w:p>
        </w:tc>
      </w:tr>
      <w:tr w:rsidR="00AB5D76" w:rsidRPr="00FC0B18" w14:paraId="08CD81B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76AF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5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4A53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705B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6716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CF8E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93B8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9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2868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77+/-17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3C06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64+/-13.49</w:t>
            </w:r>
          </w:p>
        </w:tc>
      </w:tr>
      <w:tr w:rsidR="00AB5D76" w:rsidRPr="00FC0B18" w14:paraId="5DBCFCB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F6387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914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E06D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E877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3A55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EA60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9253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1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919A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6+/-11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E47D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26+/-10.73</w:t>
            </w:r>
          </w:p>
        </w:tc>
      </w:tr>
      <w:tr w:rsidR="00AB5D76" w:rsidRPr="00FC0B18" w14:paraId="66A4CB5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38130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2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3FF5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C29A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B916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9CE0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BB2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CBB7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69+/-16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5359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91+/-15.82</w:t>
            </w:r>
          </w:p>
        </w:tc>
      </w:tr>
      <w:tr w:rsidR="00AB5D76" w:rsidRPr="00FC0B18" w14:paraId="3C61346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18D17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188886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28C9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RTC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D1A1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26B2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9373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C826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7ED6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49+/-15.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198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89+/-11.72</w:t>
            </w:r>
          </w:p>
        </w:tc>
      </w:tr>
      <w:tr w:rsidR="00AB5D76" w:rsidRPr="00FC0B18" w14:paraId="241F943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235B2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9032158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6CF9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AP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A3FA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CAF5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2B8C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8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BC87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64E-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B061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79+/-27.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9AA1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27+/-39.65</w:t>
            </w:r>
          </w:p>
        </w:tc>
      </w:tr>
      <w:tr w:rsidR="00AB5D76" w:rsidRPr="00FC0B18" w14:paraId="65035CA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857DD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902622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3A46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AP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B4B7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02C6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8E2C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51EC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4E-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F590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74+/-4.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B60C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02+/-13.15</w:t>
            </w:r>
          </w:p>
        </w:tc>
      </w:tr>
      <w:tr w:rsidR="00AB5D76" w:rsidRPr="00FC0B18" w14:paraId="026E4B6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05B1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903211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7974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AP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7133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066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382B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EE30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2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D031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42+/-2.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108F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97+/-12.74</w:t>
            </w:r>
          </w:p>
        </w:tc>
      </w:tr>
      <w:tr w:rsidR="00AB5D76" w:rsidRPr="00FC0B18" w14:paraId="38B3AE1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4F226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9031513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E8AD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AP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5138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929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EEC8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9092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512B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16+/-3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EDFA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47+/-6.8</w:t>
            </w:r>
          </w:p>
        </w:tc>
      </w:tr>
      <w:tr w:rsidR="00AB5D76" w:rsidRPr="00FC0B18" w14:paraId="61F749E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2AF23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6361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AE8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RD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D612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9735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F470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7FEE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8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EA86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44+/-30.5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2538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49+/-23.79</w:t>
            </w:r>
          </w:p>
        </w:tc>
      </w:tr>
      <w:tr w:rsidR="00AB5D76" w:rsidRPr="00FC0B18" w14:paraId="3429B13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DBAE4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63650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B91D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RD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B822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03EB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77B8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E391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6385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63+/-14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F5FE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62+/-13.82</w:t>
            </w:r>
          </w:p>
        </w:tc>
      </w:tr>
      <w:tr w:rsidR="00AB5D76" w:rsidRPr="00FC0B18" w14:paraId="3259E0C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80F59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63944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5A24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RD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27E4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768B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D358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06DC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47FB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41+/-14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831F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67+/-16.55</w:t>
            </w:r>
          </w:p>
        </w:tc>
      </w:tr>
      <w:tr w:rsidR="00AB5D76" w:rsidRPr="00FC0B18" w14:paraId="18EDEA7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1225D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6369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435F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RD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BD72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DD02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BEFF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6642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156C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95+/-2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F430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83+/-8.44</w:t>
            </w:r>
          </w:p>
        </w:tc>
      </w:tr>
      <w:tr w:rsidR="00AB5D76" w:rsidRPr="00FC0B18" w14:paraId="1E5238F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47BD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1193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3156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C37B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77DC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5F24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FCB6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5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EE93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43+/-12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A1D4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86+/-11.87</w:t>
            </w:r>
          </w:p>
        </w:tc>
      </w:tr>
      <w:tr w:rsidR="00AB5D76" w:rsidRPr="00FC0B18" w14:paraId="296F518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6047E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510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B434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3CBD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4719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BE6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DECD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2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74C9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26+/-7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5D1E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33+/-8.22</w:t>
            </w:r>
          </w:p>
        </w:tc>
      </w:tr>
      <w:tr w:rsidR="00AB5D76" w:rsidRPr="00FC0B18" w14:paraId="68265C9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97911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1189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A612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2159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64EE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120E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B439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2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04B6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78+/-17.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E0B2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94+/-15.57</w:t>
            </w:r>
          </w:p>
        </w:tc>
      </w:tr>
      <w:tr w:rsidR="00AB5D76" w:rsidRPr="00FC0B18" w14:paraId="24864F6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BAF46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118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3F14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08CA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5222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F638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E413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2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38B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61+/-15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AAA4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69+/-14.7</w:t>
            </w:r>
          </w:p>
        </w:tc>
      </w:tr>
      <w:tr w:rsidR="00AB5D76" w:rsidRPr="00FC0B18" w14:paraId="0D66AA7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9FD49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15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AB7F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5922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7F78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4918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4469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0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7E3C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92+/-12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F66A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01+/-10.47</w:t>
            </w:r>
          </w:p>
        </w:tc>
      </w:tr>
      <w:tr w:rsidR="00AB5D76" w:rsidRPr="00FC0B18" w14:paraId="7DD0B84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A56AB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380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FCF5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757A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F4AB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539C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A953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6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F5D2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08+/-12.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A054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77+/-13.05</w:t>
            </w:r>
          </w:p>
        </w:tc>
      </w:tr>
      <w:tr w:rsidR="00AB5D76" w:rsidRPr="00FC0B18" w14:paraId="322D093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3AE68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984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AB3F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AF3B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89C9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0FC1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8A80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1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CF2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16+/-3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A753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21+/-5.28</w:t>
            </w:r>
          </w:p>
        </w:tc>
      </w:tr>
      <w:tr w:rsidR="00AB5D76" w:rsidRPr="00FC0B18" w14:paraId="0215783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C7FA0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CF66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A146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1565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D498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E36D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2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E7C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98+/-26.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66C1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2+/-18.14</w:t>
            </w:r>
          </w:p>
        </w:tc>
      </w:tr>
      <w:tr w:rsidR="00AB5D76" w:rsidRPr="00FC0B18" w14:paraId="2B4B73F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B17EA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153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5531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6461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FC52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E300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8DF1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6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6E93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6.24+/-13.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270D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67+/-12.55</w:t>
            </w:r>
          </w:p>
        </w:tc>
      </w:tr>
      <w:tr w:rsidR="00AB5D76" w:rsidRPr="00FC0B18" w14:paraId="731856A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AD53D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1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75B8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90B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B54C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D2B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9CD6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D76F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73+/-23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D37A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+/-19.41</w:t>
            </w:r>
          </w:p>
        </w:tc>
      </w:tr>
      <w:tr w:rsidR="00AB5D76" w:rsidRPr="00FC0B18" w14:paraId="6BE5481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C08AF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16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A051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6AC7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8658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04B3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5AFB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6DB6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47+/-16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10AD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6.69+/-17.26</w:t>
            </w:r>
          </w:p>
        </w:tc>
      </w:tr>
      <w:tr w:rsidR="00AB5D76" w:rsidRPr="00FC0B18" w14:paraId="183E464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0B181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A8B2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E516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935B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1D10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0C32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7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F305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22+/-23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2E67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53+/-17.72</w:t>
            </w:r>
          </w:p>
        </w:tc>
      </w:tr>
      <w:tr w:rsidR="00AB5D76" w:rsidRPr="00FC0B18" w14:paraId="5D6B83D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19C51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44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AAD3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9028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7CD8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9784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B684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07AC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06+/-22.9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9DD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99+/-19.83</w:t>
            </w:r>
          </w:p>
        </w:tc>
      </w:tr>
      <w:tr w:rsidR="00AB5D76" w:rsidRPr="00FC0B18" w14:paraId="6E1B681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AE424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168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3054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3929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EDA2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85AB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0F19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4092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41+/-18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474B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47+/-16.83</w:t>
            </w:r>
          </w:p>
        </w:tc>
      </w:tr>
      <w:tr w:rsidR="00AB5D76" w:rsidRPr="00FC0B18" w14:paraId="5033554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743DE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6:2923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7785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5432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2A16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B03D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3036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A926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48+/-27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3F51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02+/-22.12</w:t>
            </w:r>
          </w:p>
        </w:tc>
      </w:tr>
      <w:tr w:rsidR="00AB5D76" w:rsidRPr="00FC0B18" w14:paraId="1F16102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5BA37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9BE7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1395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5E8F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A4E3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AA97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93FD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48+/-25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7B6D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01+/-22.1</w:t>
            </w:r>
          </w:p>
        </w:tc>
      </w:tr>
      <w:tr w:rsidR="00AB5D76" w:rsidRPr="00FC0B18" w14:paraId="0E76963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76BCD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36D2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44CE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B744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7A9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7DD2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F8FD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18+/-26.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2506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01+/-22.36</w:t>
            </w:r>
          </w:p>
        </w:tc>
      </w:tr>
      <w:tr w:rsidR="00AB5D76" w:rsidRPr="00FC0B18" w14:paraId="26C6A13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6DADA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AB81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A0C1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3ED9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1EA4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98FC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21FA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09+/-24.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A213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9+/-18.96</w:t>
            </w:r>
          </w:p>
        </w:tc>
      </w:tr>
      <w:tr w:rsidR="00AB5D76" w:rsidRPr="00FC0B18" w14:paraId="1B6B8EF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232B6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44A3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5173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CC66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819B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493A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4517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75+/-25.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A0C9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74+/-22.64</w:t>
            </w:r>
          </w:p>
        </w:tc>
      </w:tr>
      <w:tr w:rsidR="00AB5D76" w:rsidRPr="00FC0B18" w14:paraId="181485F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57DE5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32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F87B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A01E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B779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BE8F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A18D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BFBD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22+/-25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E227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07+/-21.91</w:t>
            </w:r>
          </w:p>
        </w:tc>
      </w:tr>
      <w:tr w:rsidR="00AB5D76" w:rsidRPr="00FC0B18" w14:paraId="0899B0D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64600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229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C493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DUSP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55E7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98FA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C651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2EC8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CB9A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79+/-26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F0DE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02+/-22.64</w:t>
            </w:r>
          </w:p>
        </w:tc>
      </w:tr>
      <w:tr w:rsidR="00AB5D76" w:rsidRPr="00FC0B18" w14:paraId="46740DA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20EBB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438347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0072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LOV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3FE9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FB14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4C92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93F2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C345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68+/-9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4544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63+/-8.4</w:t>
            </w:r>
          </w:p>
        </w:tc>
      </w:tr>
      <w:tr w:rsidR="00AB5D76" w:rsidRPr="00FC0B18" w14:paraId="14A88C6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3C898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3:277591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759D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OME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25F3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F3EF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4428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C42F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91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5E9C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33+/-5.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A345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27+/-7.5</w:t>
            </w:r>
          </w:p>
        </w:tc>
      </w:tr>
      <w:tr w:rsidR="00AB5D76" w:rsidRPr="00FC0B18" w14:paraId="35289E5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1F04D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3:2776090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087E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OMES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EF6D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36DE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F300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72C0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5448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9+/-8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7CFD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35+/-10.99</w:t>
            </w:r>
          </w:p>
        </w:tc>
      </w:tr>
      <w:tr w:rsidR="00AB5D76" w:rsidRPr="00FC0B18" w14:paraId="3CBB67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502C5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4685977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C164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AAH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38DE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BB20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DC60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5C6C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1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B72A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99+/-13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E9E3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24+/-9.49</w:t>
            </w:r>
          </w:p>
        </w:tc>
      </w:tr>
      <w:tr w:rsidR="00AB5D76" w:rsidRPr="00FC0B18" w14:paraId="74AF05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91508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4685874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CBB3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AAH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A28E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3D50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4F6E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7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53D5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3846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3+/-42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B01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14+/-30.72</w:t>
            </w:r>
          </w:p>
        </w:tc>
      </w:tr>
      <w:tr w:rsidR="00AB5D76" w:rsidRPr="00FC0B18" w14:paraId="6B3C20C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64AF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468596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B881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AAH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5ED9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D40E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4CE6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2144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957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38+/-9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7A9F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49+/-7.76</w:t>
            </w:r>
          </w:p>
        </w:tc>
      </w:tr>
      <w:tr w:rsidR="00AB5D76" w:rsidRPr="00FC0B18" w14:paraId="118B699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C1896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6491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C0B6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1863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B9E9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320E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5C76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4AFD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3+/-4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E703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79+/-8.95</w:t>
            </w:r>
          </w:p>
        </w:tc>
      </w:tr>
      <w:tr w:rsidR="00AB5D76" w:rsidRPr="00FC0B18" w14:paraId="1B4030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F4DF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651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3F54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9A77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E021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7A21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5C6D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19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D527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+/-2.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6860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59+/-9.14</w:t>
            </w:r>
          </w:p>
        </w:tc>
      </w:tr>
      <w:tr w:rsidR="00AB5D76" w:rsidRPr="00FC0B18" w14:paraId="3582D33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A44DC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652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4901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CAAB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271C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8927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AF3F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2FB6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9+/-1.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81BE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96+/-7.86</w:t>
            </w:r>
          </w:p>
        </w:tc>
      </w:tr>
      <w:tr w:rsidR="00AB5D76" w:rsidRPr="00FC0B18" w14:paraId="1537961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EE87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38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C4B6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8C79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19C3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7D2E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7AB1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147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58+/-8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5648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18+/-9.55</w:t>
            </w:r>
          </w:p>
        </w:tc>
      </w:tr>
      <w:tr w:rsidR="00AB5D76" w:rsidRPr="00FC0B18" w14:paraId="5956970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85D7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487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BB9A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1154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D0E3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C62B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775D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1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5CD3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36+/-8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3452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37+/-5.24</w:t>
            </w:r>
          </w:p>
        </w:tc>
      </w:tr>
      <w:tr w:rsidR="00AB5D76" w:rsidRPr="00FC0B18" w14:paraId="73991B8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ED42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587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2D9E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2CE9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1141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FB32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D4D5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6E-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2155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73+/-13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E830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5+/-8.77</w:t>
            </w:r>
          </w:p>
        </w:tc>
      </w:tr>
      <w:tr w:rsidR="00AB5D76" w:rsidRPr="00FC0B18" w14:paraId="49C3CB0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C0F38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58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4AC5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9041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3E9E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50C0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FC50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1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23C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09+/-10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D06B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56+/-6.74</w:t>
            </w:r>
          </w:p>
        </w:tc>
      </w:tr>
      <w:tr w:rsidR="00AB5D76" w:rsidRPr="00FC0B18" w14:paraId="24B5461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515AB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58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11B9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FEC0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26F0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67E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5E22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3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66F3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55+/-1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922C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21+/-5.9</w:t>
            </w:r>
          </w:p>
        </w:tc>
      </w:tr>
      <w:tr w:rsidR="00AB5D76" w:rsidRPr="00FC0B18" w14:paraId="282DE8B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4F8DD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07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0254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702D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84FB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AD10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6F5F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9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C24B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4+/-10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D61D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5+/-9.69</w:t>
            </w:r>
          </w:p>
        </w:tc>
      </w:tr>
      <w:tr w:rsidR="00AB5D76" w:rsidRPr="00FC0B18" w14:paraId="14B6604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465A2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3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FC51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D6EB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233A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90C9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7D0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0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5712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37+/-8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63E0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89+/-7</w:t>
            </w:r>
          </w:p>
        </w:tc>
      </w:tr>
      <w:tr w:rsidR="00AB5D76" w:rsidRPr="00FC0B18" w14:paraId="55706C1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98E73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EA74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741A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22D4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2D87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B174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8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C3E8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95+/-10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C108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75+/-8.6</w:t>
            </w:r>
          </w:p>
        </w:tc>
      </w:tr>
      <w:tr w:rsidR="00AB5D76" w:rsidRPr="00FC0B18" w14:paraId="36DAD88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F0B5A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74CF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4B74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B854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871A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232F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3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F1A2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36+/-10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F43D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12+/-5.69</w:t>
            </w:r>
          </w:p>
        </w:tc>
      </w:tr>
      <w:tr w:rsidR="00AB5D76" w:rsidRPr="00FC0B18" w14:paraId="738E984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B1D1D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6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CB14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E98F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3BC6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3D3C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4DCC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85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9DF8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54+/-10.6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55AB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04+/-7.45</w:t>
            </w:r>
          </w:p>
        </w:tc>
      </w:tr>
      <w:tr w:rsidR="00AB5D76" w:rsidRPr="00FC0B18" w14:paraId="40E08B2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750E9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7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BCE0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F07F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460C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001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50FC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91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F9E2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66+/-9.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685D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78+/-7.2</w:t>
            </w:r>
          </w:p>
        </w:tc>
      </w:tr>
      <w:tr w:rsidR="00AB5D76" w:rsidRPr="00FC0B18" w14:paraId="53695E3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482FB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5A53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4E73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BDAD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AE72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756C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3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C1AD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2+/-11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287D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1+/-7.51</w:t>
            </w:r>
          </w:p>
        </w:tc>
      </w:tr>
      <w:tr w:rsidR="00AB5D76" w:rsidRPr="00FC0B18" w14:paraId="3468878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4F2E3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19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AC67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15B3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84D1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6C9C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C0E0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6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6F2B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6+/-11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F37F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59+/-7.65</w:t>
            </w:r>
          </w:p>
        </w:tc>
      </w:tr>
      <w:tr w:rsidR="00AB5D76" w:rsidRPr="00FC0B18" w14:paraId="572D1C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23B02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23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2A13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3EB4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994C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1FE9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3BC3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0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D09F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04+/-10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7164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18+/-8.62</w:t>
            </w:r>
          </w:p>
        </w:tc>
      </w:tr>
      <w:tr w:rsidR="00AB5D76" w:rsidRPr="00FC0B18" w14:paraId="39421EB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BE2D3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2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D880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C1B9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E790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99F8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EAD9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6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A49F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8+/-9.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8382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82+/-4.64</w:t>
            </w:r>
          </w:p>
        </w:tc>
      </w:tr>
      <w:tr w:rsidR="00AB5D76" w:rsidRPr="00FC0B18" w14:paraId="0E56715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A0B52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2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53A5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135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8F06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04D6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B6A7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1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4B86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79+/-9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7A1A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88+/-5.05</w:t>
            </w:r>
          </w:p>
        </w:tc>
      </w:tr>
      <w:tr w:rsidR="00AB5D76" w:rsidRPr="00FC0B18" w14:paraId="11A47B8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4616B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2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E1CE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CB7A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1890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6FB3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44C8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4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C9E2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62+/-8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0422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48+/-9.84</w:t>
            </w:r>
          </w:p>
        </w:tc>
      </w:tr>
      <w:tr w:rsidR="00AB5D76" w:rsidRPr="00FC0B18" w14:paraId="7958A27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22B8A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3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1413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4E2D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296B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1F22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7648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9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D622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93+/-9.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F739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27+/-10.37</w:t>
            </w:r>
          </w:p>
        </w:tc>
      </w:tr>
      <w:tr w:rsidR="00AB5D76" w:rsidRPr="00FC0B18" w14:paraId="2DCD833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5EE2C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31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2F34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00D9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A0EA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4D75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96AC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7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5A00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25+/-7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D0B5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76+/-4</w:t>
            </w:r>
          </w:p>
        </w:tc>
      </w:tr>
      <w:tr w:rsidR="00AB5D76" w:rsidRPr="00FC0B18" w14:paraId="364469D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2FED0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31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A454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4F2B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31BD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52CA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2C00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6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1181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89+/-9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B4CD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07+/-9.82</w:t>
            </w:r>
          </w:p>
        </w:tc>
      </w:tr>
      <w:tr w:rsidR="00AB5D76" w:rsidRPr="00FC0B18" w14:paraId="31ECA3E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9CB20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3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659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7190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CE96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7517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1FA6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12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4D47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23+/-7.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C2B0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5+/-10.74</w:t>
            </w:r>
          </w:p>
        </w:tc>
      </w:tr>
      <w:tr w:rsidR="00AB5D76" w:rsidRPr="00FC0B18" w14:paraId="78E7978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57D52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3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991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77CA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A868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BFF1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A13E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7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DFF8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17+/-9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52C8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95+/-8.64</w:t>
            </w:r>
          </w:p>
        </w:tc>
      </w:tr>
      <w:tr w:rsidR="00AB5D76" w:rsidRPr="00FC0B18" w14:paraId="7B6D632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AD54E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0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9E54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1D33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5936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8831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E4DA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3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9132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+/-8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53E4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54+/-8.36</w:t>
            </w:r>
          </w:p>
        </w:tc>
      </w:tr>
      <w:tr w:rsidR="00AB5D76" w:rsidRPr="00FC0B18" w14:paraId="659BF23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80FFE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E5C7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20E5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22D2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FCEF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8F92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3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F8FC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5+/-12.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FCE9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+/-9.09</w:t>
            </w:r>
          </w:p>
        </w:tc>
      </w:tr>
      <w:tr w:rsidR="00AB5D76" w:rsidRPr="00FC0B18" w14:paraId="39B6EC4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A75C2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2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8724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9F78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DEA4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5AF4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50D6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2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30E0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76+/-10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2753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86+/-8.44</w:t>
            </w:r>
          </w:p>
        </w:tc>
      </w:tr>
      <w:tr w:rsidR="00AB5D76" w:rsidRPr="00FC0B18" w14:paraId="44C68CF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94696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9C18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5AC0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88FE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8D4A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6114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3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6E77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94+/-12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EE9B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17+/-6.64</w:t>
            </w:r>
          </w:p>
        </w:tc>
      </w:tr>
      <w:tr w:rsidR="00AB5D76" w:rsidRPr="00FC0B18" w14:paraId="2EE60BA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1B9C3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4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4540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849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C2A0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A070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F991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8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425A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26+/-13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9FC8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42+/-6.77</w:t>
            </w:r>
          </w:p>
        </w:tc>
      </w:tr>
      <w:tr w:rsidR="00AB5D76" w:rsidRPr="00FC0B18" w14:paraId="2C3E398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5ACB1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2DB9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2A7C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EB26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3615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F50A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9561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97+/-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CC57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31+/-10.85</w:t>
            </w:r>
          </w:p>
        </w:tc>
      </w:tr>
      <w:tr w:rsidR="00AB5D76" w:rsidRPr="00FC0B18" w14:paraId="406043D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32DDD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5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7578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9B54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0A97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6E82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866F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3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61A4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14+/-13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EC90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9+/-10.17</w:t>
            </w:r>
          </w:p>
        </w:tc>
      </w:tr>
      <w:tr w:rsidR="00AB5D76" w:rsidRPr="00FC0B18" w14:paraId="5267949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17F45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046D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D7F9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8C11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8724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93F3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0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DF07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78+/-12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22DC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63+/-8.18</w:t>
            </w:r>
          </w:p>
        </w:tc>
      </w:tr>
      <w:tr w:rsidR="00AB5D76" w:rsidRPr="00FC0B18" w14:paraId="0399A93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BBE71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2:1330864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9DBB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2FA6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1148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05A5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B132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4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E412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9+/-13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B270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28+/-10.26</w:t>
            </w:r>
          </w:p>
        </w:tc>
      </w:tr>
      <w:tr w:rsidR="00AB5D76" w:rsidRPr="00FC0B18" w14:paraId="44C6210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FC787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49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A577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E135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D60B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743C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087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8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6C80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76+/-1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77EC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45+/-14.27</w:t>
            </w:r>
          </w:p>
        </w:tc>
      </w:tr>
      <w:tr w:rsidR="00AB5D76" w:rsidRPr="00FC0B18" w14:paraId="0236C2C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EE5F2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53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C5A2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FCC2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B88B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C4E0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F63A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0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339A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1+/-10.9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C128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23+/-10.15</w:t>
            </w:r>
          </w:p>
        </w:tc>
      </w:tr>
      <w:tr w:rsidR="00AB5D76" w:rsidRPr="00FC0B18" w14:paraId="71F9871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DAB59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5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753A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4966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F916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CF0D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438E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8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BDC3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86+/-10.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0C5A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09+/-9.52</w:t>
            </w:r>
          </w:p>
        </w:tc>
      </w:tr>
      <w:tr w:rsidR="00AB5D76" w:rsidRPr="00FC0B18" w14:paraId="52941B3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C16BD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5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28D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08F1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1F16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A4B2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6BFC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6E-1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B049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94+/-11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0811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3+/-9.33</w:t>
            </w:r>
          </w:p>
        </w:tc>
      </w:tr>
      <w:tr w:rsidR="00AB5D76" w:rsidRPr="00FC0B18" w14:paraId="487F463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E3E96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5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7E4D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69E7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E43F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7604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8BF7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3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AFA8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35+/-9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DB70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21+/-9.59</w:t>
            </w:r>
          </w:p>
        </w:tc>
      </w:tr>
      <w:tr w:rsidR="00AB5D76" w:rsidRPr="00FC0B18" w14:paraId="7831457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B6696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57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572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2ADE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AE60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B908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92CB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1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8D4E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+/-9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1665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85+/-9.39</w:t>
            </w:r>
          </w:p>
        </w:tc>
      </w:tr>
      <w:tr w:rsidR="00AB5D76" w:rsidRPr="00FC0B18" w14:paraId="6B0F56D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441C0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5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F46B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D471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0463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6F59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B742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5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7384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1+/-11.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AF2A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99+/-8.46</w:t>
            </w:r>
          </w:p>
        </w:tc>
      </w:tr>
      <w:tr w:rsidR="00AB5D76" w:rsidRPr="00FC0B18" w14:paraId="0481776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8330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62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DBFF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E57A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A6F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DA8D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60B7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5C83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34+/-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378F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66+/-7.33</w:t>
            </w:r>
          </w:p>
        </w:tc>
      </w:tr>
      <w:tr w:rsidR="00AB5D76" w:rsidRPr="00FC0B18" w14:paraId="423DAB0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CEA2F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63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4F34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A2B5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27D4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FDC3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5005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89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F952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56+/-8.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CC57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9+/-6.86</w:t>
            </w:r>
          </w:p>
        </w:tc>
      </w:tr>
      <w:tr w:rsidR="00AB5D76" w:rsidRPr="00FC0B18" w14:paraId="24A56C4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D793D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65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4EBC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9F72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0A77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A96A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5D9D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1E-1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7C5E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84+/-12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36AD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74+/-7.47</w:t>
            </w:r>
          </w:p>
        </w:tc>
      </w:tr>
      <w:tr w:rsidR="00AB5D76" w:rsidRPr="00FC0B18" w14:paraId="72F3A82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38A3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6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E779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3745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7A84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4587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7DB9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5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512B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17+/-9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F63F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03+/-8.99</w:t>
            </w:r>
          </w:p>
        </w:tc>
      </w:tr>
      <w:tr w:rsidR="00AB5D76" w:rsidRPr="00FC0B18" w14:paraId="5C9E2D3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85CD0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6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16A9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6FBE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E37C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23FC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8EF7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9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C4A9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76+/-11.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B681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7+/-8.51</w:t>
            </w:r>
          </w:p>
        </w:tc>
      </w:tr>
      <w:tr w:rsidR="00AB5D76" w:rsidRPr="00FC0B18" w14:paraId="7104FD2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39D3C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6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7F2F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3F95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505B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D53E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CEDE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6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4738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31+/-9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5D6B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07+/-6.92</w:t>
            </w:r>
          </w:p>
        </w:tc>
      </w:tr>
      <w:tr w:rsidR="00AB5D76" w:rsidRPr="00FC0B18" w14:paraId="48A48B2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71F55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7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D57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7B6D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3645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1D65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B9BE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5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D958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35+/-8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1B55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09+/-7.28</w:t>
            </w:r>
          </w:p>
        </w:tc>
      </w:tr>
      <w:tr w:rsidR="00AB5D76" w:rsidRPr="00FC0B18" w14:paraId="175670A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7BD7C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75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128B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7F42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623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6FD2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F391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4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2549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32+/-8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786F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34+/-6.61</w:t>
            </w:r>
          </w:p>
        </w:tc>
      </w:tr>
      <w:tr w:rsidR="00AB5D76" w:rsidRPr="00FC0B18" w14:paraId="03195E1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2C6CE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7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5B3A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D982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ECD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AFA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5B10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16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03B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35+/-9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1D2B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07+/-7.57</w:t>
            </w:r>
          </w:p>
        </w:tc>
      </w:tr>
      <w:tr w:rsidR="00AB5D76" w:rsidRPr="00FC0B18" w14:paraId="35B9809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3BFE8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7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A0A7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4AF4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8CCA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475E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F117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8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17F6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81+/-11.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6062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07+/-9.97</w:t>
            </w:r>
          </w:p>
        </w:tc>
      </w:tr>
      <w:tr w:rsidR="00AB5D76" w:rsidRPr="00FC0B18" w14:paraId="776F4E1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882C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8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305F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D753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B59D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72ED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FEEA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81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73DA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66+/-9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A15C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61+/-7.56</w:t>
            </w:r>
          </w:p>
        </w:tc>
      </w:tr>
      <w:tr w:rsidR="00AB5D76" w:rsidRPr="00FC0B18" w14:paraId="6323541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13D89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8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690C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FEFC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2E53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4CED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446A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9E-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BFB2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89+/-11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230F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99+/-7.7</w:t>
            </w:r>
          </w:p>
        </w:tc>
      </w:tr>
      <w:tr w:rsidR="00AB5D76" w:rsidRPr="00FC0B18" w14:paraId="277F28E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5DDDE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88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16E8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D5A0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6CB1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E95A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303F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99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F459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65+/-12.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164C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67+/-6.86</w:t>
            </w:r>
          </w:p>
        </w:tc>
      </w:tr>
      <w:tr w:rsidR="00AB5D76" w:rsidRPr="00FC0B18" w14:paraId="3CD0864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4FE3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9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D991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B6AA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C779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852B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E1E3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3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E098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28+/-9.9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40EC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79+/-5.6</w:t>
            </w:r>
          </w:p>
        </w:tc>
      </w:tr>
      <w:tr w:rsidR="00AB5D76" w:rsidRPr="00FC0B18" w14:paraId="68B932C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BBCF2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0869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0797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3CFB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9C0B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73F6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C8CF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0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CAAC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19+/-9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4734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69+/-5.83</w:t>
            </w:r>
          </w:p>
        </w:tc>
      </w:tr>
      <w:tr w:rsidR="00AB5D76" w:rsidRPr="00FC0B18" w14:paraId="04DF330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DE301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1023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E8EC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CD8E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D73D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6A30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D80D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51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7C0B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7.56+/-1.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C17C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57+/-12.81</w:t>
            </w:r>
          </w:p>
        </w:tc>
      </w:tr>
      <w:tr w:rsidR="00AB5D76" w:rsidRPr="00FC0B18" w14:paraId="5C15CA0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B45A4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1487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F6F5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27EA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549C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164F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E37C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44D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34+/-5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9D64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+/-9.79</w:t>
            </w:r>
          </w:p>
        </w:tc>
      </w:tr>
      <w:tr w:rsidR="00AB5D76" w:rsidRPr="00FC0B18" w14:paraId="5F55742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F367A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2:13316046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DD0D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BRS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4D3D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45A5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ED90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D9F7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8E-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E94B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84+/-7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EF45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33+/-30.24</w:t>
            </w:r>
          </w:p>
        </w:tc>
      </w:tr>
      <w:tr w:rsidR="00AB5D76" w:rsidRPr="00FC0B18" w14:paraId="702C779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56F73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70827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5769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LO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6BB0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6108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7F04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DA00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8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4391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64+/-4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2D3A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84+/-12.69</w:t>
            </w:r>
          </w:p>
        </w:tc>
      </w:tr>
      <w:tr w:rsidR="00AB5D76" w:rsidRPr="00FC0B18" w14:paraId="3110C1A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F578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8955940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1FCE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537D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FB97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E9DB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9CFA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2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488F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57+/-16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BF32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41+/-10.36</w:t>
            </w:r>
          </w:p>
        </w:tc>
      </w:tr>
      <w:tr w:rsidR="00AB5D76" w:rsidRPr="00FC0B18" w14:paraId="20F862F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E2EA0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8956007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39FD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C36A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E6AF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D9ED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7E86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9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EEE8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98+/-12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6AD8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82+/-7.8</w:t>
            </w:r>
          </w:p>
        </w:tc>
      </w:tr>
      <w:tr w:rsidR="00AB5D76" w:rsidRPr="00FC0B18" w14:paraId="382DCE6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F8FCD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92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0881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5EAF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8375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38A4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0AC6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9E-1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6AD8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81+/-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009A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71+/-29.05</w:t>
            </w:r>
          </w:p>
        </w:tc>
      </w:tr>
      <w:tr w:rsidR="00AB5D76" w:rsidRPr="00FC0B18" w14:paraId="3A35726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54143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693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996B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C403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D15A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79B6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54F1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8E-8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CF5F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1+/-23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7EB0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3+/-7.08</w:t>
            </w:r>
          </w:p>
        </w:tc>
      </w:tr>
      <w:tr w:rsidR="00AB5D76" w:rsidRPr="00FC0B18" w14:paraId="749052A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73184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904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768E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3E9A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B29D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4922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CDF8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5E-5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CCB3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35+/-39.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21F3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02+/-32.54</w:t>
            </w:r>
          </w:p>
        </w:tc>
      </w:tr>
      <w:tr w:rsidR="00AB5D76" w:rsidRPr="00FC0B18" w14:paraId="5A003A9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C0BFD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1238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8B90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2A44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8A9E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F274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6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7E9A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48E-3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F148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61+/-34.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C6F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54+/-34.94</w:t>
            </w:r>
          </w:p>
        </w:tc>
      </w:tr>
      <w:tr w:rsidR="00AB5D76" w:rsidRPr="00FC0B18" w14:paraId="4858C7C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D42F1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1233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201B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D9CD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A1BD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FC06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847F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8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21E4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38+/-37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52D8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54+/-35.68</w:t>
            </w:r>
          </w:p>
        </w:tc>
      </w:tr>
      <w:tr w:rsidR="00AB5D76" w:rsidRPr="00FC0B18" w14:paraId="5C9234E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F4E24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850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9A88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85B2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2F86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56DE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B10F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9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AC1F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11+/-3.4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4628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84+/-12.89</w:t>
            </w:r>
          </w:p>
        </w:tc>
      </w:tr>
      <w:tr w:rsidR="00AB5D76" w:rsidRPr="00FC0B18" w14:paraId="1E2D389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038E0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12436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6B96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70FA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449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C81A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9B2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0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0276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45+/-27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77B3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86+/-28.05</w:t>
            </w:r>
          </w:p>
        </w:tc>
      </w:tr>
      <w:tr w:rsidR="00AB5D76" w:rsidRPr="00FC0B18" w14:paraId="59FD4FA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E100E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3082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ED58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6A9B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CFB6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8D02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ACFD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9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755A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89+/-10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2E29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81+/-10.45</w:t>
            </w:r>
          </w:p>
        </w:tc>
      </w:tr>
      <w:tr w:rsidR="00AB5D76" w:rsidRPr="00FC0B18" w14:paraId="15139C6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E4B6E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80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4A30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3899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7258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AE4B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938F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3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0329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94+/-17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4C31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56+/-10.55</w:t>
            </w:r>
          </w:p>
        </w:tc>
      </w:tr>
      <w:tr w:rsidR="00AB5D76" w:rsidRPr="00FC0B18" w14:paraId="55EF1EE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639E9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784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C6EC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6344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3C1B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EFB9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B218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5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5D28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35+/-10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FA21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82+/-3.13</w:t>
            </w:r>
          </w:p>
        </w:tc>
      </w:tr>
      <w:tr w:rsidR="00AB5D76" w:rsidRPr="00FC0B18" w14:paraId="39BCB5B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8203B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43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5AE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9B98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2391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925A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A31F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4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F766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19+/-16.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CEC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92+/-11.53</w:t>
            </w:r>
          </w:p>
        </w:tc>
      </w:tr>
      <w:tr w:rsidR="00AB5D76" w:rsidRPr="00FC0B18" w14:paraId="20B8440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935D4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784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F6B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8B4C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FC94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CB66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23F1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5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E940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57+/-26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6A4A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14+/-26.5</w:t>
            </w:r>
          </w:p>
        </w:tc>
      </w:tr>
      <w:tr w:rsidR="00AB5D76" w:rsidRPr="00FC0B18" w14:paraId="4B4797D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57C7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1234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5460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11AF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7549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9B6E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EF86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116E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91+/-31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C589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41+/-26.32</w:t>
            </w:r>
          </w:p>
        </w:tc>
      </w:tr>
      <w:tr w:rsidR="00AB5D76" w:rsidRPr="00FC0B18" w14:paraId="678C2D2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98ECC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1243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C111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D66D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244B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16F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A083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74B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66+/-7.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7AF1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77+/-10.06</w:t>
            </w:r>
          </w:p>
        </w:tc>
      </w:tr>
      <w:tr w:rsidR="00AB5D76" w:rsidRPr="00FC0B18" w14:paraId="58E9AA6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ADDDA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335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1C51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7D66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C2AC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64F3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E147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3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8EAD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55+/-4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A779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85+/-5.56</w:t>
            </w:r>
          </w:p>
        </w:tc>
      </w:tr>
      <w:tr w:rsidR="00AB5D76" w:rsidRPr="00FC0B18" w14:paraId="45407D1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3A210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433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1208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ED17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AAAA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4A32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70DB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3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A45E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53+/-9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D7EA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08+/-13.7</w:t>
            </w:r>
          </w:p>
        </w:tc>
      </w:tr>
      <w:tr w:rsidR="00AB5D76" w:rsidRPr="00FC0B18" w14:paraId="5997ADA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0AED8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43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4689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1564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BDE9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A854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B0EA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9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25FE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38+/-7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A150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3+/-9.98</w:t>
            </w:r>
          </w:p>
        </w:tc>
      </w:tr>
      <w:tr w:rsidR="00AB5D76" w:rsidRPr="00FC0B18" w14:paraId="65976DD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EDDF1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431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9580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81D3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8AB0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B27A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01D5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6F8F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18+/-9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F3A8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44+/-15.08</w:t>
            </w:r>
          </w:p>
        </w:tc>
      </w:tr>
      <w:tr w:rsidR="00AB5D76" w:rsidRPr="00FC0B18" w14:paraId="2B85AF3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5E9C5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6:3412333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A176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5B2A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7E0F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2ADB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5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2703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C1CB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22+/-10.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AA47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5+/-7.75</w:t>
            </w:r>
          </w:p>
        </w:tc>
      </w:tr>
      <w:tr w:rsidR="00AB5D76" w:rsidRPr="00FC0B18" w14:paraId="6D7516F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A000B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36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4737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32BC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74AA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AD5F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22D4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3387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3+/-6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EC18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37+/-7.98</w:t>
            </w:r>
          </w:p>
        </w:tc>
      </w:tr>
      <w:tr w:rsidR="00AB5D76" w:rsidRPr="00FC0B18" w14:paraId="58F796A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FE85C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40240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5EF5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GRM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0DDF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41B1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32A9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A8E2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F42E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64+/-4.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A751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36+/-15.41</w:t>
            </w:r>
          </w:p>
        </w:tc>
      </w:tr>
      <w:tr w:rsidR="00AB5D76" w:rsidRPr="00FC0B18" w14:paraId="0808051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5B5A1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753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9BDA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LA-J/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1B53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5B28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2122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247F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0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4A99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82+/-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FC31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19+/-12.14</w:t>
            </w:r>
          </w:p>
        </w:tc>
      </w:tr>
      <w:tr w:rsidR="00AB5D76" w:rsidRPr="00FC0B18" w14:paraId="02E7386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B9026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740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9DED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LA-J/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A2B2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AD39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90C0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2D2F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1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749A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82+/-11.6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5C4C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88+/-11.35</w:t>
            </w:r>
          </w:p>
        </w:tc>
      </w:tr>
      <w:tr w:rsidR="00AB5D76" w:rsidRPr="00FC0B18" w14:paraId="69BE2E7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6C985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740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1E48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LA-J/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C226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3F86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2279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88E6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1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08D6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68+/-15.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1AA1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68+/-14.67</w:t>
            </w:r>
          </w:p>
        </w:tc>
      </w:tr>
      <w:tr w:rsidR="00AB5D76" w:rsidRPr="00FC0B18" w14:paraId="0AD5AB0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0A22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7340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EAD1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LA-J/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377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/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C635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ED28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34EA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139D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66+/-6.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5F3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81+/-9.42</w:t>
            </w:r>
          </w:p>
        </w:tc>
      </w:tr>
      <w:tr w:rsidR="00AB5D76" w:rsidRPr="00FC0B18" w14:paraId="35370AF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0ECB2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3578283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94E2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M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B8F7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0D67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39C0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8A21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7E-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3A8C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8.13+/-1.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22E8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99+/-14.49</w:t>
            </w:r>
          </w:p>
        </w:tc>
      </w:tr>
      <w:tr w:rsidR="00AB5D76" w:rsidRPr="00FC0B18" w14:paraId="2A8902C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ACB81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3578291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1E34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M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C562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5002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7687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2A56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1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4A11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33+/-2.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A002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58+/-14.49</w:t>
            </w:r>
          </w:p>
        </w:tc>
      </w:tr>
      <w:tr w:rsidR="00AB5D76" w:rsidRPr="00FC0B18" w14:paraId="3D23510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3D8D6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357748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675A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M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01FA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A79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0EDF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A778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4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D0C2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87+/-6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BA1E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27+/-16.28</w:t>
            </w:r>
          </w:p>
        </w:tc>
      </w:tr>
      <w:tr w:rsidR="00AB5D76" w:rsidRPr="00FC0B18" w14:paraId="0041577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E930E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357771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04A9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HM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FA13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CF83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03A6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15AE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C795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5+/-19.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BAFB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0.17+/-0.55</w:t>
            </w:r>
          </w:p>
        </w:tc>
      </w:tr>
      <w:tr w:rsidR="00AB5D76" w:rsidRPr="00FC0B18" w14:paraId="32534A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C45FD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7132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9DBA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ER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0807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084B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3C95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3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2FA8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9E-7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6BDB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05+/-24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DC0F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49+/-21.64</w:t>
            </w:r>
          </w:p>
        </w:tc>
      </w:tr>
      <w:tr w:rsidR="00AB5D76" w:rsidRPr="00FC0B18" w14:paraId="5581D0A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4F906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7128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62C2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ER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CCFD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1E21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E6E4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E2DC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2604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86+/-15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9A38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11+/-3.99</w:t>
            </w:r>
          </w:p>
        </w:tc>
      </w:tr>
      <w:tr w:rsidR="00AB5D76" w:rsidRPr="00FC0B18" w14:paraId="1195ED9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FBCF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605161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711F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JAKMI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C229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CDF1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C088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50CF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3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29A3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22+/-5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7B0C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5+/-4.41</w:t>
            </w:r>
          </w:p>
        </w:tc>
      </w:tr>
      <w:tr w:rsidR="00AB5D76" w:rsidRPr="00FC0B18" w14:paraId="1A6C403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C81D8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610754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21D1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JAKMI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66A0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171E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F2CC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8D41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1061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46+/-15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67FD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79+/-9.71</w:t>
            </w:r>
          </w:p>
        </w:tc>
      </w:tr>
      <w:tr w:rsidR="00AB5D76" w:rsidRPr="00FC0B18" w14:paraId="3BB7AD7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E7890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61146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8049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JAKMI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9FE8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A853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878C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2E24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4091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65+/-2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18DB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46+/-14.08</w:t>
            </w:r>
          </w:p>
        </w:tc>
      </w:tr>
      <w:tr w:rsidR="00AB5D76" w:rsidRPr="00FC0B18" w14:paraId="538DA2D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87661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60523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640D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JAKMI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447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363C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C55D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A989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10BB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31+/-9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F22B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71+/-11.57</w:t>
            </w:r>
          </w:p>
        </w:tc>
      </w:tr>
      <w:tr w:rsidR="00AB5D76" w:rsidRPr="00FC0B18" w14:paraId="59ADFEE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AD9C9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61072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5E83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JAKMI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ECD2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43A5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2F0D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2061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469F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69+/-9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51FE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93+/-12.27</w:t>
            </w:r>
          </w:p>
        </w:tc>
      </w:tr>
      <w:tr w:rsidR="00AB5D76" w:rsidRPr="00FC0B18" w14:paraId="77E0AC1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18A2F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61072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2F7B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JAKMI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9FAF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166E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A592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E985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B4A7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43+/-7.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7D10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59+/-10.97</w:t>
            </w:r>
          </w:p>
        </w:tc>
      </w:tr>
      <w:tr w:rsidR="00AB5D76" w:rsidRPr="00FC0B18" w14:paraId="63B43E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36A9A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5137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162C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BCC2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82D7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882B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F426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8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8885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42+/-2.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95A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06+/-12.06</w:t>
            </w:r>
          </w:p>
        </w:tc>
      </w:tr>
      <w:tr w:rsidR="00AB5D76" w:rsidRPr="00FC0B18" w14:paraId="4476C33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E1724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514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EA36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37FB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B72A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4E7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B1A0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5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5966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1+/-21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C061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34+/-34.04</w:t>
            </w:r>
          </w:p>
        </w:tc>
      </w:tr>
      <w:tr w:rsidR="00AB5D76" w:rsidRPr="00FC0B18" w14:paraId="2FB460E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2CA2E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51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7129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4611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07CC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4E61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0C64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6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7C26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29+/-19.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D2BD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91+/-21.09</w:t>
            </w:r>
          </w:p>
        </w:tc>
      </w:tr>
      <w:tr w:rsidR="00AB5D76" w:rsidRPr="00FC0B18" w14:paraId="248832C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F741E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219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A856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0B86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3B7A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CB52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2291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7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2ED0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56+/-14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04C8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08+/-11.75</w:t>
            </w:r>
          </w:p>
        </w:tc>
      </w:tr>
      <w:tr w:rsidR="00AB5D76" w:rsidRPr="00FC0B18" w14:paraId="5D65D75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114B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906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891D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3D88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A497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6042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DC71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4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0D03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09+/-32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4A09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99+/-32.08</w:t>
            </w:r>
          </w:p>
        </w:tc>
      </w:tr>
      <w:tr w:rsidR="00AB5D76" w:rsidRPr="00FC0B18" w14:paraId="56F2E8A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03A38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2196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A4B0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07BB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B172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8341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7AFF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9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A615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53+/-6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9C30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66+/-11.62</w:t>
            </w:r>
          </w:p>
        </w:tc>
      </w:tr>
      <w:tr w:rsidR="00AB5D76" w:rsidRPr="00FC0B18" w14:paraId="752EF79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D32DD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82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93A5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40B8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F99F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7795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B393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2242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6+/-5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5732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8+/-4.2</w:t>
            </w:r>
          </w:p>
        </w:tc>
      </w:tr>
      <w:tr w:rsidR="00AB5D76" w:rsidRPr="00FC0B18" w14:paraId="0F854B7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DD6D3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219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B3BF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C6A0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C7E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5727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910C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819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77+/-5.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09EA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77+/-5.5</w:t>
            </w:r>
          </w:p>
        </w:tc>
      </w:tr>
      <w:tr w:rsidR="00AB5D76" w:rsidRPr="00FC0B18" w14:paraId="2FE34A4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AC691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2194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47BF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948F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41DA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5C61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0880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3736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49+/-12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2BD6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28+/-8.98</w:t>
            </w:r>
          </w:p>
        </w:tc>
      </w:tr>
      <w:tr w:rsidR="00AB5D76" w:rsidRPr="00FC0B18" w14:paraId="04514AC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A6542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82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F615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A4EE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56EF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2AAD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3E21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9AA1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76+/-8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232B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94+/-9.8</w:t>
            </w:r>
          </w:p>
        </w:tc>
      </w:tr>
      <w:tr w:rsidR="00AB5D76" w:rsidRPr="00FC0B18" w14:paraId="2CB15F5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AE5D6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39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4314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6662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E2EE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E330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CA1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54A5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6+/-9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5144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82+/-11.51</w:t>
            </w:r>
          </w:p>
        </w:tc>
      </w:tr>
      <w:tr w:rsidR="00AB5D76" w:rsidRPr="00FC0B18" w14:paraId="3BC98D5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A47E0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82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82B2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096C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9230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55A5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BAA0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AB29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77+/-7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69FA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29+/-11.74</w:t>
            </w:r>
          </w:p>
        </w:tc>
      </w:tr>
      <w:tr w:rsidR="00AB5D76" w:rsidRPr="00FC0B18" w14:paraId="1F9BE79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3F583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398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27C5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DBBC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E456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E212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E786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229A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08+/-11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9B9B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53+/-10.21</w:t>
            </w:r>
          </w:p>
        </w:tc>
      </w:tr>
      <w:tr w:rsidR="00AB5D76" w:rsidRPr="00FC0B18" w14:paraId="006A3D7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11073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821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4F98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9A9B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5BBD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77C2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704D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49E3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15+/-9.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AEC9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91+/-3.97</w:t>
            </w:r>
          </w:p>
        </w:tc>
      </w:tr>
      <w:tr w:rsidR="00AB5D76" w:rsidRPr="00FC0B18" w14:paraId="7121F06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C5D49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23439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7908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437C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FA8B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C7E2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59AE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81E6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35+/-11.6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6314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83+/-12.33</w:t>
            </w:r>
          </w:p>
        </w:tc>
      </w:tr>
      <w:tr w:rsidR="00AB5D76" w:rsidRPr="00FC0B18" w14:paraId="0F6B5F8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0FDFB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16843148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06D3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2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F7B1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600E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0DC7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BB52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9E-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68E5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41+/-17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3286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17+/-2.32</w:t>
            </w:r>
          </w:p>
        </w:tc>
      </w:tr>
      <w:tr w:rsidR="00AB5D76" w:rsidRPr="00FC0B18" w14:paraId="0097C5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3BFF0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16839987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B392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2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0BD6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2BA5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7403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B560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3E-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3442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17+/-23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DD65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95+/-33.45</w:t>
            </w:r>
          </w:p>
        </w:tc>
      </w:tr>
      <w:tr w:rsidR="00AB5D76" w:rsidRPr="00FC0B18" w14:paraId="440BCDC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93443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1684408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ABD8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IF2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8A79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5A72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F133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3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450F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1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7A20C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03+/-15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4744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69+/-14.87</w:t>
            </w:r>
          </w:p>
        </w:tc>
      </w:tr>
      <w:tr w:rsidR="00AB5D76" w:rsidRPr="00FC0B18" w14:paraId="0CEC710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E1C6E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051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973D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2774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9E66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C2F7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9485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2E-4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C606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73+/-1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EAF6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+/-16.61</w:t>
            </w:r>
          </w:p>
        </w:tc>
      </w:tr>
      <w:tr w:rsidR="00AB5D76" w:rsidRPr="00FC0B18" w14:paraId="75EE7AF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B8424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031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D279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9F29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FED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AA3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B67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3E-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EDFF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69+/-18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768C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94+/-12.58</w:t>
            </w:r>
          </w:p>
        </w:tc>
      </w:tr>
      <w:tr w:rsidR="00AB5D76" w:rsidRPr="00FC0B18" w14:paraId="6CA3157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F127A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74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8B39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2FFC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EC5C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902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C03D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7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F612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08+/-6.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3927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06+/-9.44</w:t>
            </w:r>
          </w:p>
        </w:tc>
      </w:tr>
      <w:tr w:rsidR="00AB5D76" w:rsidRPr="00FC0B18" w14:paraId="4577354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7A8F6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75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DD40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0840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9062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24F9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8C5D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75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E0AC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1+/-14.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55A3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39+/-10.1</w:t>
            </w:r>
          </w:p>
        </w:tc>
      </w:tr>
      <w:tr w:rsidR="00AB5D76" w:rsidRPr="00FC0B18" w14:paraId="2CEDA58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4366F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720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D1F5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D0DF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2DF7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80B1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170A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F461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46+/-21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5235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09+/-12.48</w:t>
            </w:r>
          </w:p>
        </w:tc>
      </w:tr>
      <w:tr w:rsidR="00AB5D76" w:rsidRPr="00FC0B18" w14:paraId="6D24762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F38FC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53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E04C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E721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0229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FD2C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A77A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1A47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87+/-13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44D8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81+/-2.77</w:t>
            </w:r>
          </w:p>
        </w:tc>
      </w:tr>
      <w:tr w:rsidR="00AB5D76" w:rsidRPr="00FC0B18" w14:paraId="029AA56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D696D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50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6628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3800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820C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3338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1D6A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7919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6+/-3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C7F1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21+/-5.83</w:t>
            </w:r>
          </w:p>
        </w:tc>
      </w:tr>
      <w:tr w:rsidR="00AB5D76" w:rsidRPr="00FC0B18" w14:paraId="4EA0E25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C7AF3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35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98B7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CB66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2CC0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EF0B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9B7F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693A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34+/-13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01C9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8+/-13.93</w:t>
            </w:r>
          </w:p>
        </w:tc>
      </w:tr>
      <w:tr w:rsidR="00AB5D76" w:rsidRPr="00FC0B18" w14:paraId="20AAC4B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179D3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315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F7F6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AA99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D9FA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6AE0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45BB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3DA2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97+/-17.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7ED4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48+/-13.65</w:t>
            </w:r>
          </w:p>
        </w:tc>
      </w:tr>
      <w:tr w:rsidR="00AB5D76" w:rsidRPr="00FC0B18" w14:paraId="70246CA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4932E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514872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3308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KLK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E1EF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AC1D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066A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4359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BD47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8+/-17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5BC8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73+/-9.02</w:t>
            </w:r>
          </w:p>
        </w:tc>
      </w:tr>
      <w:tr w:rsidR="00AB5D76" w:rsidRPr="00FC0B18" w14:paraId="466881D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698DA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9:1267774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6BF5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LHX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BD5F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0DD6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DF8A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C64D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961D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82+/-11.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E65C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81+/-7.08</w:t>
            </w:r>
          </w:p>
        </w:tc>
      </w:tr>
      <w:tr w:rsidR="00AB5D76" w:rsidRPr="00FC0B18" w14:paraId="453D586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496BD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12676283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BA2D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LHX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7FF6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15B3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9380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B684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106F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33+/-12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955D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96+/-9.86</w:t>
            </w:r>
          </w:p>
        </w:tc>
      </w:tr>
      <w:tr w:rsidR="00AB5D76" w:rsidRPr="00FC0B18" w14:paraId="23D4F29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75E8D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1267774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7391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LHX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9BD1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B1E7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0A18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487C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E921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12+/-11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AED2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21+/-13.25</w:t>
            </w:r>
          </w:p>
        </w:tc>
      </w:tr>
      <w:tr w:rsidR="00AB5D76" w:rsidRPr="00FC0B18" w14:paraId="5C45694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6A759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1267774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2E4F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LHX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9A1D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6B8C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EE57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97BF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8BF1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64+/-9.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AF97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12+/-5.06</w:t>
            </w:r>
          </w:p>
        </w:tc>
      </w:tr>
      <w:tr w:rsidR="00AB5D76" w:rsidRPr="00FC0B18" w14:paraId="7F326A8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E5EED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9:1267951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0975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LHX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DE7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FE1B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7E85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CA13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698A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16+/-9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00F7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34+/-6.73</w:t>
            </w:r>
          </w:p>
        </w:tc>
      </w:tr>
      <w:tr w:rsidR="00AB5D76" w:rsidRPr="00FC0B18" w14:paraId="721070F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2E67B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397123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4D65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3B6B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91B6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22B5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86AF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FCD8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53+/-13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0E5C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13+/-8.02</w:t>
            </w:r>
          </w:p>
        </w:tc>
      </w:tr>
      <w:tr w:rsidR="00AB5D76" w:rsidRPr="00FC0B18" w14:paraId="5346A2D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CA0D9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08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7848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88E1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343E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5D70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BB00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1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136D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65+/-29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698C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89+/-24.86</w:t>
            </w:r>
          </w:p>
        </w:tc>
      </w:tr>
      <w:tr w:rsidR="00AB5D76" w:rsidRPr="00FC0B18" w14:paraId="3602EBA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E1CB5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19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430C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5089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B59F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A657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8182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81A7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73+/-33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165D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52+/-31.53</w:t>
            </w:r>
          </w:p>
        </w:tc>
      </w:tr>
      <w:tr w:rsidR="00AB5D76" w:rsidRPr="00FC0B18" w14:paraId="1B079C2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18773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24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A215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2F1D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7C54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C834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A073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6E5E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85+/-3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2B81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81+/-7.36</w:t>
            </w:r>
          </w:p>
        </w:tc>
      </w:tr>
      <w:tr w:rsidR="00AB5D76" w:rsidRPr="00FC0B18" w14:paraId="41DE7B5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E40D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423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0B16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72EE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46C2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AA99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DACA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4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8DDA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92+/-34.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FEBE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06+/-30.92</w:t>
            </w:r>
          </w:p>
        </w:tc>
      </w:tr>
      <w:tr w:rsidR="00AB5D76" w:rsidRPr="00FC0B18" w14:paraId="40B0A58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2E2F0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446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CE7C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92CD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E16A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CF18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F94F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934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13+/-9.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4F63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69+/-7.55</w:t>
            </w:r>
          </w:p>
        </w:tc>
      </w:tr>
      <w:tr w:rsidR="00AB5D76" w:rsidRPr="00FC0B18" w14:paraId="07DE246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CA8A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450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2F35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2EC3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0AEB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E871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55EC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57FD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9+/-9.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91C2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3+/-8.64</w:t>
            </w:r>
          </w:p>
        </w:tc>
      </w:tr>
      <w:tr w:rsidR="00AB5D76" w:rsidRPr="00FC0B18" w14:paraId="5A5BFBE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8313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48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F570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F4AC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88CB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F68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8931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7E3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97+/-12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2B04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33+/-9.53</w:t>
            </w:r>
          </w:p>
        </w:tc>
      </w:tr>
      <w:tr w:rsidR="00AB5D76" w:rsidRPr="00FC0B18" w14:paraId="72FE254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DADD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683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732D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A118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3FDC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0CA7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7C12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7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EA92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86+/-27.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020E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3+/-25.46</w:t>
            </w:r>
          </w:p>
        </w:tc>
      </w:tr>
      <w:tr w:rsidR="00AB5D76" w:rsidRPr="00FC0B18" w14:paraId="0167605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E858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575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A850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37F2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5AE9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BDBB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E161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58EE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95+/-36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BEF2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32+/-33.47</w:t>
            </w:r>
          </w:p>
        </w:tc>
      </w:tr>
      <w:tr w:rsidR="00AB5D76" w:rsidRPr="00FC0B18" w14:paraId="382A320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E6F50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6024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5282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60A6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D58A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221C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A225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0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8E3B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75+/-31.9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7BF3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6+/-32.16</w:t>
            </w:r>
          </w:p>
        </w:tc>
      </w:tr>
      <w:tr w:rsidR="00AB5D76" w:rsidRPr="00FC0B18" w14:paraId="18AC340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EA4A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610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8FF1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2A59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B61E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C803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4C4F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95B3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37+/-29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138A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76+/-27.6</w:t>
            </w:r>
          </w:p>
        </w:tc>
      </w:tr>
      <w:tr w:rsidR="00AB5D76" w:rsidRPr="00FC0B18" w14:paraId="005C790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55153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6126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C82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B706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84BA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E368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2661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6E51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56+/-12.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425F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76+/-11.54</w:t>
            </w:r>
          </w:p>
        </w:tc>
      </w:tr>
      <w:tr w:rsidR="00AB5D76" w:rsidRPr="00FC0B18" w14:paraId="1360754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9B3EC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612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C45E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6CB5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8433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C7F9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BBF3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6DD8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64+/-29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24D7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08+/-28.29</w:t>
            </w:r>
          </w:p>
        </w:tc>
      </w:tr>
      <w:tr w:rsidR="00AB5D76" w:rsidRPr="00FC0B18" w14:paraId="6D208C5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7EFB2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689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75FE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ACA8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D3B6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0B75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A6B4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1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690F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88+/-33.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89C3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2+/-34.74</w:t>
            </w:r>
          </w:p>
        </w:tc>
      </w:tr>
      <w:tr w:rsidR="00AB5D76" w:rsidRPr="00FC0B18" w14:paraId="4751922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B47F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6892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9E97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2BAD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BEAD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08A6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FA5F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94E-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3137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33+/-1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3C9C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01+/-12.38</w:t>
            </w:r>
          </w:p>
        </w:tc>
      </w:tr>
      <w:tr w:rsidR="00AB5D76" w:rsidRPr="00FC0B18" w14:paraId="7AFD751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6178F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07398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6AFB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354C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D793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4640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35B6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B8E6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72+/-5.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75E5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03+/-5.9</w:t>
            </w:r>
          </w:p>
        </w:tc>
      </w:tr>
      <w:tr w:rsidR="00AB5D76" w:rsidRPr="00FC0B18" w14:paraId="6076162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81ACC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20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CD20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7738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B479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A84C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7E28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E635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49+/-7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9154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3+/-15.12</w:t>
            </w:r>
          </w:p>
        </w:tc>
      </w:tr>
      <w:tr w:rsidR="00AB5D76" w:rsidRPr="00FC0B18" w14:paraId="6D569AB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3C780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25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5CF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733C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D634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9C5D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C323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7E-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3F25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76+/-6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7DA6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11+/-11.75</w:t>
            </w:r>
          </w:p>
        </w:tc>
      </w:tr>
      <w:tr w:rsidR="00AB5D76" w:rsidRPr="00FC0B18" w14:paraId="3C3F49B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79CE8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2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F4AA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3021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8270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2DB2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3500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57FA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64+/-4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4363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15+/-7.27</w:t>
            </w:r>
          </w:p>
        </w:tc>
      </w:tr>
      <w:tr w:rsidR="00AB5D76" w:rsidRPr="00FC0B18" w14:paraId="30030DE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FB27E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55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3694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EC96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5EF9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A872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4B64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6D72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51+/-13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C9EF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98+/-16.14</w:t>
            </w:r>
          </w:p>
        </w:tc>
      </w:tr>
      <w:tr w:rsidR="00AB5D76" w:rsidRPr="00FC0B18" w14:paraId="64BC00B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3A430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6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28FA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2AF7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5373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922C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CC89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BAA7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22+/-8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B13E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5+/-16.68</w:t>
            </w:r>
          </w:p>
        </w:tc>
      </w:tr>
      <w:tr w:rsidR="00AB5D76" w:rsidRPr="00FC0B18" w14:paraId="2E77E9A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74A46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6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D4FE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224C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D326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718B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FBCF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6144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93+/-9.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87CA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85+/-16.73</w:t>
            </w:r>
          </w:p>
        </w:tc>
      </w:tr>
      <w:tr w:rsidR="00AB5D76" w:rsidRPr="00FC0B18" w14:paraId="33F6381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4A8C9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7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00A2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67B9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42A1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4D0A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9015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936D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2+/-9.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D09B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67+/-19.66</w:t>
            </w:r>
          </w:p>
        </w:tc>
      </w:tr>
      <w:tr w:rsidR="00AB5D76" w:rsidRPr="00FC0B18" w14:paraId="27EA314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D235F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8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6D82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23EC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46A6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66F1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543B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8B8D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05+/-7.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D351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4+/-16.83</w:t>
            </w:r>
          </w:p>
        </w:tc>
      </w:tr>
      <w:tr w:rsidR="00AB5D76" w:rsidRPr="00FC0B18" w14:paraId="1CA9087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7251B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9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B554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7606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D838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032B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A8A1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4850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28+/-11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3FE7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79+/-14.41</w:t>
            </w:r>
          </w:p>
        </w:tc>
      </w:tr>
      <w:tr w:rsidR="00AB5D76" w:rsidRPr="00FC0B18" w14:paraId="5DEB359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B74EF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9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5C61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2283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2310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3E65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D865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AA72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62+/-10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F4A8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64+/-16.13</w:t>
            </w:r>
          </w:p>
        </w:tc>
      </w:tr>
      <w:tr w:rsidR="00AB5D76" w:rsidRPr="00FC0B18" w14:paraId="5F629FC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75062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97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78F3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0F77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6694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533A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F002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9125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02+/-10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635F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65+/-18.55</w:t>
            </w:r>
          </w:p>
        </w:tc>
      </w:tr>
      <w:tr w:rsidR="00AB5D76" w:rsidRPr="00FC0B18" w14:paraId="03D84C4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99132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39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8081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055B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89C3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0F4A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DE9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1A94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58+/-7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669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15+/-17.34</w:t>
            </w:r>
          </w:p>
        </w:tc>
      </w:tr>
      <w:tr w:rsidR="00AB5D76" w:rsidRPr="00FC0B18" w14:paraId="0FE9C84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F234F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417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E638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07DC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AD20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D4CF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3401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8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2B51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36+/-12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EE74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81+/-15.26</w:t>
            </w:r>
          </w:p>
        </w:tc>
      </w:tr>
      <w:tr w:rsidR="00AB5D76" w:rsidRPr="00FC0B18" w14:paraId="4584942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B4ADF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431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82F8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731F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9333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3CAD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DF62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CE9E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95+/-9.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9F83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05+/-10.81</w:t>
            </w:r>
          </w:p>
        </w:tc>
      </w:tr>
      <w:tr w:rsidR="00AB5D76" w:rsidRPr="00FC0B18" w14:paraId="388AC75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35518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43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8641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8AA2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790B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C46B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5C70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6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5D73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21+/-10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11A2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36+/-12.11</w:t>
            </w:r>
          </w:p>
        </w:tc>
      </w:tr>
      <w:tr w:rsidR="00AB5D76" w:rsidRPr="00FC0B18" w14:paraId="476EFAD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0D6C9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45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0C4B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BF1B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84B7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77BB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659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3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928A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19+/-11.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E90B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11+/-10.5</w:t>
            </w:r>
          </w:p>
        </w:tc>
      </w:tr>
      <w:tr w:rsidR="00AB5D76" w:rsidRPr="00FC0B18" w14:paraId="45AC743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9B146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46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699F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0AC9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E6A7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A7E9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B594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6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1E9E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58+/-7.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B108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07+/-13.11</w:t>
            </w:r>
          </w:p>
        </w:tc>
      </w:tr>
      <w:tr w:rsidR="00AB5D76" w:rsidRPr="00FC0B18" w14:paraId="0293F29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F2919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410522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C7DE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APT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BAC7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77AA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C23C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A2C2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1F20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2+/-5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40F2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24+/-10</w:t>
            </w:r>
          </w:p>
        </w:tc>
      </w:tr>
      <w:tr w:rsidR="00AB5D76" w:rsidRPr="00FC0B18" w14:paraId="764E13F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CF227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33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6AEA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CDA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1E13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DDEB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9B9E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6E-7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2E97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01+/-22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7958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75+/-29.1</w:t>
            </w:r>
          </w:p>
        </w:tc>
      </w:tr>
      <w:tr w:rsidR="00AB5D76" w:rsidRPr="00FC0B18" w14:paraId="2666064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FD0C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0286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D84B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D995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3C18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864D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9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66D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9E-6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C110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76+/-23.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AA68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15+/-29.03</w:t>
            </w:r>
          </w:p>
        </w:tc>
      </w:tr>
      <w:tr w:rsidR="00AB5D76" w:rsidRPr="00FC0B18" w14:paraId="3870E46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0B7F9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57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2A03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D7B1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BBEE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BAEE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6F25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2E-4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EDF0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3+/-20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217A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0.19+/-0.61</w:t>
            </w:r>
          </w:p>
        </w:tc>
      </w:tr>
      <w:tr w:rsidR="00AB5D76" w:rsidRPr="00FC0B18" w14:paraId="44191C3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F6829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740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FD49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FC81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FBBB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5055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7.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FF14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8E-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B744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02+/-35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DAC0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93+/-19.7</w:t>
            </w:r>
          </w:p>
        </w:tc>
      </w:tr>
      <w:tr w:rsidR="00AB5D76" w:rsidRPr="00FC0B18" w14:paraId="1581458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5C38A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0198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F654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0A35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A1F0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93D1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CC05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5E-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F670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37+/-18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52C5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74+/-21.26</w:t>
            </w:r>
          </w:p>
        </w:tc>
      </w:tr>
      <w:tr w:rsidR="00AB5D76" w:rsidRPr="00FC0B18" w14:paraId="753C4D7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546F9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91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497B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10C5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6F4B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751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BC1F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4E-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1F23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48+/-8.4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A295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82+/-29.07</w:t>
            </w:r>
          </w:p>
        </w:tc>
      </w:tr>
      <w:tr w:rsidR="00AB5D76" w:rsidRPr="00FC0B18" w14:paraId="06F63D5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73B35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652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B472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9FBD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47C7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C170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7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0408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8E-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D09C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69+/-35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04F9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64+/-20.5</w:t>
            </w:r>
          </w:p>
        </w:tc>
      </w:tr>
      <w:tr w:rsidR="00AB5D76" w:rsidRPr="00FC0B18" w14:paraId="2D364B6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9D015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454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481C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783F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1860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39A7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E14C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92E-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4BD8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02+/-17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AFD9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99+/-2.51</w:t>
            </w:r>
          </w:p>
        </w:tc>
      </w:tr>
      <w:tr w:rsidR="00AB5D76" w:rsidRPr="00FC0B18" w14:paraId="7755AA0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F859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8:7472763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A0D3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E506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3D5C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0FDC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8719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6E-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DFE7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59+/-22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AE64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4+/-16.78</w:t>
            </w:r>
          </w:p>
        </w:tc>
      </w:tr>
      <w:tr w:rsidR="00AB5D76" w:rsidRPr="00FC0B18" w14:paraId="04A3426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69B39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37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1B13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B89A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0145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C728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6AE6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6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0C9D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29+/-7.7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FB1D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58+/-15.18</w:t>
            </w:r>
          </w:p>
        </w:tc>
      </w:tr>
      <w:tr w:rsidR="00AB5D76" w:rsidRPr="00FC0B18" w14:paraId="32CB9E1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36F7F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3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D32E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061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9C40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5447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108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6E-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B1DE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92+/-5.4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B034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91+/-16.57</w:t>
            </w:r>
          </w:p>
        </w:tc>
      </w:tr>
      <w:tr w:rsidR="00AB5D76" w:rsidRPr="00FC0B18" w14:paraId="036EC9D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7DA24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5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C6DB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DEA9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2590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1B61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8305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1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77FE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87+/-5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5E36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55+/-15.08</w:t>
            </w:r>
          </w:p>
        </w:tc>
      </w:tr>
      <w:tr w:rsidR="00AB5D76" w:rsidRPr="00FC0B18" w14:paraId="4B1FC34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4214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49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1837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2394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0467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08A5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B24B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6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F920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42+/-3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6B72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83+/-13.54</w:t>
            </w:r>
          </w:p>
        </w:tc>
      </w:tr>
      <w:tr w:rsidR="00AB5D76" w:rsidRPr="00FC0B18" w14:paraId="5C45DEB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93DD2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514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97F0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013E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D544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A947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1AE0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2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1FD5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11+/-14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88D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62+/-13.12</w:t>
            </w:r>
          </w:p>
        </w:tc>
      </w:tr>
      <w:tr w:rsidR="00AB5D76" w:rsidRPr="00FC0B18" w14:paraId="001DFE8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7F325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2534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BAC4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1B5D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E2EB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6A14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8F6B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5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0A73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85+/-12.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0425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3+/-26.54</w:t>
            </w:r>
          </w:p>
        </w:tc>
      </w:tr>
      <w:tr w:rsidR="00AB5D76" w:rsidRPr="00FC0B18" w14:paraId="6AC0539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B95E3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5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6095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6209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0E55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F327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3D75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8E-1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C0E4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53+/-4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0C7A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05+/-10.92</w:t>
            </w:r>
          </w:p>
        </w:tc>
      </w:tr>
      <w:tr w:rsidR="00AB5D76" w:rsidRPr="00FC0B18" w14:paraId="24F7B70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54A44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3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304D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0705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5EFC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17C9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8EDA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2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5049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7+/-7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14AB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23+/-14.37</w:t>
            </w:r>
          </w:p>
        </w:tc>
      </w:tr>
      <w:tr w:rsidR="00AB5D76" w:rsidRPr="00FC0B18" w14:paraId="0BFC33F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35BE5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48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D4FD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18AF2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037E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1106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2E3F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6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434A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84+/-8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9D5C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06+/-14.75</w:t>
            </w:r>
          </w:p>
        </w:tc>
      </w:tr>
      <w:tr w:rsidR="00AB5D76" w:rsidRPr="00FC0B18" w14:paraId="7E9629A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62CBD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4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3214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494A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C8F9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2672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FE6D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0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B1CF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+/-6.5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6C4B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11+/-13.99</w:t>
            </w:r>
          </w:p>
        </w:tc>
      </w:tr>
      <w:tr w:rsidR="00AB5D76" w:rsidRPr="00FC0B18" w14:paraId="4C920AC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C8C71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41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8A3B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0D49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CF3B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2C46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9297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6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BE55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83+/-7.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E65D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74+/-16.59</w:t>
            </w:r>
          </w:p>
        </w:tc>
      </w:tr>
      <w:tr w:rsidR="00AB5D76" w:rsidRPr="00FC0B18" w14:paraId="3069CFE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B33B7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4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C5A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1A9C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EECA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EB9F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60E3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5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FC46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86+/-5.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3BCE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04+/-13.09</w:t>
            </w:r>
          </w:p>
        </w:tc>
      </w:tr>
      <w:tr w:rsidR="00AB5D76" w:rsidRPr="00FC0B18" w14:paraId="7995EC7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59E19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3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30C7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61A1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7075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6497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08D2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3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71C6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05+/-6.5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CF81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81+/-13.38</w:t>
            </w:r>
          </w:p>
        </w:tc>
      </w:tr>
      <w:tr w:rsidR="00AB5D76" w:rsidRPr="00FC0B18" w14:paraId="5EE532C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9C917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54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85DA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2995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5500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EE2F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8F2B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1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8D9F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65+/-9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27AB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13+/-12.08</w:t>
            </w:r>
          </w:p>
        </w:tc>
      </w:tr>
      <w:tr w:rsidR="00AB5D76" w:rsidRPr="00FC0B18" w14:paraId="289464F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9ADA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57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E86D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B6A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C5CC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4D83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AF09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3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F93E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23+/-7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279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28+/-12.71</w:t>
            </w:r>
          </w:p>
        </w:tc>
      </w:tr>
      <w:tr w:rsidR="00AB5D76" w:rsidRPr="00FC0B18" w14:paraId="2F1E140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F2C2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57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1EA5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BEA4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CA7B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FC67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2AC9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58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72EA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61+/-6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965A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89+/-13.94</w:t>
            </w:r>
          </w:p>
        </w:tc>
      </w:tr>
      <w:tr w:rsidR="00AB5D76" w:rsidRPr="00FC0B18" w14:paraId="48C9DAC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F3C50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028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DAB8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DEEC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642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EFC0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B198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3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390A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03+/-10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5916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22+/-10.97</w:t>
            </w:r>
          </w:p>
        </w:tc>
      </w:tr>
      <w:tr w:rsidR="00AB5D76" w:rsidRPr="00FC0B18" w14:paraId="3EA977C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DACBC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5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C84F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A6B8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FB77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27B1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CB86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6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00A1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52+/-6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52AC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94+/-12.31</w:t>
            </w:r>
          </w:p>
        </w:tc>
      </w:tr>
      <w:tr w:rsidR="00AB5D76" w:rsidRPr="00FC0B18" w14:paraId="669EF17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6479F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9941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A7B1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4F75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9D7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89EE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9C1C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5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0999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02+/-22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5374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68+/-22.72</w:t>
            </w:r>
          </w:p>
        </w:tc>
      </w:tr>
      <w:tr w:rsidR="00AB5D76" w:rsidRPr="00FC0B18" w14:paraId="762B930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A17F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52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A435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ADE2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CEC9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137D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C346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0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6F18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73+/-11.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0FD3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44+/-7.11</w:t>
            </w:r>
          </w:p>
        </w:tc>
      </w:tr>
      <w:tr w:rsidR="00AB5D76" w:rsidRPr="00FC0B18" w14:paraId="11E522A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B59A3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81716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E9FB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70E7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5B68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C703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D29F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4896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6+/-10.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CFB8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07+/-9.29</w:t>
            </w:r>
          </w:p>
        </w:tc>
      </w:tr>
      <w:tr w:rsidR="00AB5D76" w:rsidRPr="00FC0B18" w14:paraId="029B237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E02B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288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6B99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DA53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D154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A0CA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8319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4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7C1C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35+/-23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546B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8.52+/-1.11</w:t>
            </w:r>
          </w:p>
        </w:tc>
      </w:tr>
      <w:tr w:rsidR="00AB5D76" w:rsidRPr="00FC0B18" w14:paraId="37DE8A3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AD6FD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85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A867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973C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ED01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5DE7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8CDF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564A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45+/-5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6745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67+/-13.48</w:t>
            </w:r>
          </w:p>
        </w:tc>
      </w:tr>
      <w:tr w:rsidR="00AB5D76" w:rsidRPr="00FC0B18" w14:paraId="73A32D6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6914F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27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55BE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7D7A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D908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2EEB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08BE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8EB0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68+/-16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15E9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12+/-3.66</w:t>
            </w:r>
          </w:p>
        </w:tc>
      </w:tr>
      <w:tr w:rsidR="00AB5D76" w:rsidRPr="00FC0B18" w14:paraId="4B8ECC1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125FE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262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F5E8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E455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B8BB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0C3F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FCCF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9FCD6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42+/-22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98FF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79+/-4.43</w:t>
            </w:r>
          </w:p>
        </w:tc>
      </w:tr>
      <w:tr w:rsidR="00AB5D76" w:rsidRPr="00FC0B18" w14:paraId="3BB4B1E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821C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8074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7411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CC74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ADD5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F6AE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777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C643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6+/-11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2933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13+/-14.97</w:t>
            </w:r>
          </w:p>
        </w:tc>
      </w:tr>
      <w:tr w:rsidR="00AB5D76" w:rsidRPr="00FC0B18" w14:paraId="7228F0B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1A163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860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D2AB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0CE2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542F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BA79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C7AB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1AC7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25+/-4.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546E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71+/-5.43</w:t>
            </w:r>
          </w:p>
        </w:tc>
      </w:tr>
      <w:tr w:rsidR="00AB5D76" w:rsidRPr="00FC0B18" w14:paraId="03C8CE1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A8B01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69522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795B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C82B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2F16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7683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941A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C800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54+/-13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B8BA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46+/-9.66</w:t>
            </w:r>
          </w:p>
        </w:tc>
      </w:tr>
      <w:tr w:rsidR="00AB5D76" w:rsidRPr="00FC0B18" w14:paraId="6E25F1F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9817B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0060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379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D6E8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93BA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6158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7DC0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1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5D2C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23+/-2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864C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36+/-4.3</w:t>
            </w:r>
          </w:p>
        </w:tc>
      </w:tr>
      <w:tr w:rsidR="00AB5D76" w:rsidRPr="00FC0B18" w14:paraId="3ED4049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C0FF8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8:747220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17B3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BP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532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6C9D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E0D7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C11F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DEF0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56+/-21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B7E4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1+/-27.11</w:t>
            </w:r>
          </w:p>
        </w:tc>
      </w:tr>
      <w:tr w:rsidR="00AB5D76" w:rsidRPr="00FC0B18" w14:paraId="3E1FF60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C217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781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1753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ED71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1929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487E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1CCB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9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BF85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55+/-34.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8248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75+/-31.37</w:t>
            </w:r>
          </w:p>
        </w:tc>
      </w:tr>
      <w:tr w:rsidR="00AB5D76" w:rsidRPr="00FC0B18" w14:paraId="5D29E7D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2D376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805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B2C5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51A4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1A69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515A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F6F9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D2AB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7+/-12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030D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15+/-7.66</w:t>
            </w:r>
          </w:p>
        </w:tc>
      </w:tr>
      <w:tr w:rsidR="00AB5D76" w:rsidRPr="00FC0B18" w14:paraId="249AF08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B075C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82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A430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F802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8593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742C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DA69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0015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06+/-13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3328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1+/-5.86</w:t>
            </w:r>
          </w:p>
        </w:tc>
      </w:tr>
      <w:tr w:rsidR="00AB5D76" w:rsidRPr="00FC0B18" w14:paraId="2BDD01B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09E1A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84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238F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31D5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C857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D3A8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E576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F8DF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14+/-14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932A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62+/-13.85</w:t>
            </w:r>
          </w:p>
        </w:tc>
      </w:tr>
      <w:tr w:rsidR="00AB5D76" w:rsidRPr="00FC0B18" w14:paraId="3C70435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969E4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84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4295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5C37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BDF9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2399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B3D1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6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8781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02+/-18.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7181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65+/-13.06</w:t>
            </w:r>
          </w:p>
        </w:tc>
      </w:tr>
      <w:tr w:rsidR="00AB5D76" w:rsidRPr="00FC0B18" w14:paraId="15CE4F1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D4FB6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866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BCCC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EDB6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8C29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3233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DBA4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4574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65+/-16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A13D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6+/-10.12</w:t>
            </w:r>
          </w:p>
        </w:tc>
      </w:tr>
      <w:tr w:rsidR="00AB5D76" w:rsidRPr="00FC0B18" w14:paraId="14ACA8B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BD64C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290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D0C3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E7B8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AC1A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828C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5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353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4E-4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8465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06+/-18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397E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7.76+/-2.63</w:t>
            </w:r>
          </w:p>
        </w:tc>
      </w:tr>
      <w:tr w:rsidR="00AB5D76" w:rsidRPr="00FC0B18" w14:paraId="4A534BA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D1B4B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4666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0FE0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2B05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8A18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D647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70F4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3E-1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4E61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59+/-34.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FB4A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52+/-29.43</w:t>
            </w:r>
          </w:p>
        </w:tc>
      </w:tr>
      <w:tr w:rsidR="00AB5D76" w:rsidRPr="00FC0B18" w14:paraId="372A791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89209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7247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B487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CD13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8197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9748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C578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3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B22E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66+/-32.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DE4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39+/-28.28</w:t>
            </w:r>
          </w:p>
        </w:tc>
      </w:tr>
      <w:tr w:rsidR="00AB5D76" w:rsidRPr="00FC0B18" w14:paraId="599B30A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755D9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25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9581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A5D0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3293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41DE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102B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8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5F4F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45+/-32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7571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94+/-23.06</w:t>
            </w:r>
          </w:p>
        </w:tc>
      </w:tr>
      <w:tr w:rsidR="00AB5D76" w:rsidRPr="00FC0B18" w14:paraId="16FFE48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A5F0C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266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11C2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531C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7FFB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CD2D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4DF2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6D3F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22+/-8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2BA2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4+/-9.68</w:t>
            </w:r>
          </w:p>
        </w:tc>
      </w:tr>
      <w:tr w:rsidR="00AB5D76" w:rsidRPr="00FC0B18" w14:paraId="7626158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F00C9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412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1F60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E88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90DD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84E6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8F49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44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F856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46+/-3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2DEE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8+/-11.42</w:t>
            </w:r>
          </w:p>
        </w:tc>
      </w:tr>
      <w:tr w:rsidR="00AB5D76" w:rsidRPr="00FC0B18" w14:paraId="002B37B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14C89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53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6110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C37D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C015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095C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347D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1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B454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21+/-7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2A55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21+/-5.89</w:t>
            </w:r>
          </w:p>
        </w:tc>
      </w:tr>
      <w:tr w:rsidR="00AB5D76" w:rsidRPr="00FC0B18" w14:paraId="5C06DAD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04A2C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54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E54A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592D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45D4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F100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A74D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B27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91+/-7.4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3659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86+/-6.89</w:t>
            </w:r>
          </w:p>
        </w:tc>
      </w:tr>
      <w:tr w:rsidR="00AB5D76" w:rsidRPr="00FC0B18" w14:paraId="49995C8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07959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541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01E5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DB67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1350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16F9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803C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9C82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41+/-5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5525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99+/-7.08</w:t>
            </w:r>
          </w:p>
        </w:tc>
      </w:tr>
      <w:tr w:rsidR="00AB5D76" w:rsidRPr="00FC0B18" w14:paraId="204434F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7EB1E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542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7CD4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0322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47FF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33D4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5A62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1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8713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29+/-9.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0BD0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44+/-6.66</w:t>
            </w:r>
          </w:p>
        </w:tc>
      </w:tr>
      <w:tr w:rsidR="00AB5D76" w:rsidRPr="00FC0B18" w14:paraId="2A80FF0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B059F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22:505854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7762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0D43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EEAA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1EFF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3B3D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BD51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75+/-8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E32E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47+/-6.24</w:t>
            </w:r>
          </w:p>
        </w:tc>
      </w:tr>
      <w:tr w:rsidR="00AB5D76" w:rsidRPr="00FC0B18" w14:paraId="6A62E7E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C3906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79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8754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AF42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8968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834E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68AE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B9D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43+/-8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105A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92+/-13.57</w:t>
            </w:r>
          </w:p>
        </w:tc>
      </w:tr>
      <w:tr w:rsidR="00AB5D76" w:rsidRPr="00FC0B18" w14:paraId="2A7A28C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67213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8800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714F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FC62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6C77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3E47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3A7B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A768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69+/-4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6F28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79+/-7.71</w:t>
            </w:r>
          </w:p>
        </w:tc>
      </w:tr>
      <w:tr w:rsidR="00AB5D76" w:rsidRPr="00FC0B18" w14:paraId="2C6FD48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7A755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059665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F557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MOV10L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2277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602C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5A2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CAC8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66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81B6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53+/-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3C2B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27+/-5.99</w:t>
            </w:r>
          </w:p>
        </w:tc>
      </w:tr>
      <w:tr w:rsidR="00AB5D76" w:rsidRPr="00FC0B18" w14:paraId="66A373E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3966F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1990163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2FA1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40F2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9FBB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E12B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564A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8E-4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7E37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91+/-24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1ACF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78+/-31.85</w:t>
            </w:r>
          </w:p>
        </w:tc>
      </w:tr>
      <w:tr w:rsidR="00AB5D76" w:rsidRPr="00FC0B18" w14:paraId="2E101E3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A1F27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200441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02D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49F8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F16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B12B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DC77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5E-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EEAB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17+/-3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478D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7+/-15.43</w:t>
            </w:r>
          </w:p>
        </w:tc>
      </w:tr>
      <w:tr w:rsidR="00AB5D76" w:rsidRPr="00FC0B18" w14:paraId="4D8A8E9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650D6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201017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C13E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7A4E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EEF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DFAD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1990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0E-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061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95+/-19.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6F6B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94+/-17.11</w:t>
            </w:r>
          </w:p>
        </w:tc>
      </w:tr>
      <w:tr w:rsidR="00AB5D76" w:rsidRPr="00FC0B18" w14:paraId="7E94D0D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8E5B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2013984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5C1E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127C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2C67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959A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55FC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6E-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B4F0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74+/-2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773E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6+/-12.68</w:t>
            </w:r>
          </w:p>
        </w:tc>
      </w:tr>
      <w:tr w:rsidR="00AB5D76" w:rsidRPr="00FC0B18" w14:paraId="775534C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1BB61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2011249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24A9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921D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93A1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9695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F687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4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C175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42+/-38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D729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11+/-35.29</w:t>
            </w:r>
          </w:p>
        </w:tc>
      </w:tr>
      <w:tr w:rsidR="00AB5D76" w:rsidRPr="00FC0B18" w14:paraId="12ADCB4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D7155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199553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5B14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2123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4A0E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21C6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D1E3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6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1191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41+/-13.9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F83F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44+/-2.11</w:t>
            </w:r>
          </w:p>
        </w:tc>
      </w:tr>
      <w:tr w:rsidR="00AB5D76" w:rsidRPr="00FC0B18" w14:paraId="7C1DC84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5BF05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193715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20A8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E0AD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680C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E8F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BD00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7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BE76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86+/-9.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E180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69+/-8.45</w:t>
            </w:r>
          </w:p>
        </w:tc>
      </w:tr>
      <w:tr w:rsidR="00AB5D76" w:rsidRPr="00FC0B18" w14:paraId="798A73C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98C38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1937106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92D2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B3FF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6E42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EB98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4056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9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3750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52+/-12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1F8D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79+/-10.1</w:t>
            </w:r>
          </w:p>
        </w:tc>
      </w:tr>
      <w:tr w:rsidR="00AB5D76" w:rsidRPr="00FC0B18" w14:paraId="34BA68B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89260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193714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85FC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AV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2BAF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F299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F248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E077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529A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07+/-12.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F9C9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83+/-8.26</w:t>
            </w:r>
          </w:p>
        </w:tc>
      </w:tr>
      <w:tr w:rsidR="00AB5D76" w:rsidRPr="00FC0B18" w14:paraId="04EE79C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4FBB7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94914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700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DUFS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3ADA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D112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D087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EC60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3DC3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42+/-8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79FD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06+/-7.33</w:t>
            </w:r>
          </w:p>
        </w:tc>
      </w:tr>
      <w:tr w:rsidR="00AB5D76" w:rsidRPr="00FC0B18" w14:paraId="1CD25D1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C3744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949134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50BA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DUFS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12CA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EDCC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D147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897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D597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86+/-8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2E64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67+/-8.59</w:t>
            </w:r>
          </w:p>
        </w:tc>
      </w:tr>
      <w:tr w:rsidR="00AB5D76" w:rsidRPr="00FC0B18" w14:paraId="263C0FE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4A05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95000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D46B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DUFS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1D23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E11C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0BF2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673E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CD5A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85+/-10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2039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74+/-11.15</w:t>
            </w:r>
          </w:p>
        </w:tc>
      </w:tr>
      <w:tr w:rsidR="00AB5D76" w:rsidRPr="00FC0B18" w14:paraId="0B5E6BC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3B39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1034588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1CDE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FKB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813E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3AF6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170D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64B4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0E-1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137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51+/-30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A1E8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54+/-36.15</w:t>
            </w:r>
          </w:p>
        </w:tc>
      </w:tr>
      <w:tr w:rsidR="00AB5D76" w:rsidRPr="00FC0B18" w14:paraId="1E088C3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58698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1035146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D57C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FKB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2431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7EA3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5602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A29A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FE29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45+/-7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8E59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12+/-13.57</w:t>
            </w:r>
          </w:p>
        </w:tc>
      </w:tr>
      <w:tr w:rsidR="00AB5D76" w:rsidRPr="00FC0B18" w14:paraId="68019C8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F75AD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758781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63D9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GF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8A62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DF50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25F3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0137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7E-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BC9C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05+/-21.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C210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26+/-21.97</w:t>
            </w:r>
          </w:p>
        </w:tc>
      </w:tr>
      <w:tr w:rsidR="00AB5D76" w:rsidRPr="00FC0B18" w14:paraId="58788C3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DEFDC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75836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BB66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GF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5D21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D844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6AC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98F92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9BBB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15+/-7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83E8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29+/-4.66</w:t>
            </w:r>
          </w:p>
        </w:tc>
      </w:tr>
      <w:tr w:rsidR="00AB5D76" w:rsidRPr="00FC0B18" w14:paraId="5A7F660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A7118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475893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5897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GF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B9D8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C4EA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5F2C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459C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A3A5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13+/-6.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0907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68+/-10.25</w:t>
            </w:r>
          </w:p>
        </w:tc>
      </w:tr>
      <w:tr w:rsidR="00AB5D76" w:rsidRPr="00FC0B18" w14:paraId="557A72D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7AE67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087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E8A3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D23C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69D0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671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6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FD9A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5E-4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1AB8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45+/-33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32F1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22+/-23.15</w:t>
            </w:r>
          </w:p>
        </w:tc>
      </w:tr>
      <w:tr w:rsidR="00AB5D76" w:rsidRPr="00FC0B18" w14:paraId="3F6BFA5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948CB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15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E7A7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62F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24E4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684FE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4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CEF7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5E-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E9E5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96+/-19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1555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78+/-4.64</w:t>
            </w:r>
          </w:p>
        </w:tc>
      </w:tr>
      <w:tr w:rsidR="00AB5D76" w:rsidRPr="00FC0B18" w14:paraId="33DBADF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6F745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6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CEB8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87BA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0696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CD3B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6469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3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3884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76+/-9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344F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11+/-11.69</w:t>
            </w:r>
          </w:p>
        </w:tc>
      </w:tr>
      <w:tr w:rsidR="00AB5D76" w:rsidRPr="00FC0B18" w14:paraId="30E2439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AD7E8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52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DBB1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349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8F84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E5D1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B1B4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0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5914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08+/-10.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732F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51+/-18.11</w:t>
            </w:r>
          </w:p>
        </w:tc>
      </w:tr>
      <w:tr w:rsidR="00AB5D76" w:rsidRPr="00FC0B18" w14:paraId="1662F76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49028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5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F1DD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C147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CD9C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004B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6B9E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6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B045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96+/-9.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EB0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46+/-10.85</w:t>
            </w:r>
          </w:p>
        </w:tc>
      </w:tr>
      <w:tr w:rsidR="00AB5D76" w:rsidRPr="00FC0B18" w14:paraId="55C9EBD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B9C02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65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0D3F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3EA0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92F8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5206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BF1C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34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AF9D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16+/-11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4024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98+/-9.51</w:t>
            </w:r>
          </w:p>
        </w:tc>
      </w:tr>
      <w:tr w:rsidR="00AB5D76" w:rsidRPr="00FC0B18" w14:paraId="2BF1C91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6A39A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73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338B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6D05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8ACF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48AF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8D67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68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C48D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54+/-10.9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7BBC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75+/-9.4</w:t>
            </w:r>
          </w:p>
        </w:tc>
      </w:tr>
      <w:tr w:rsidR="00AB5D76" w:rsidRPr="00FC0B18" w14:paraId="201EDD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BBD85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70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672D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4705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AD6A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D722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4898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0BB4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52+/-11.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12FA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44+/-5.79</w:t>
            </w:r>
          </w:p>
        </w:tc>
      </w:tr>
      <w:tr w:rsidR="00AB5D76" w:rsidRPr="00FC0B18" w14:paraId="72D16A4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15FC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5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7825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3955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8A31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87D3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C4F1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605E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76+/-8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0813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39+/-7.73</w:t>
            </w:r>
          </w:p>
        </w:tc>
      </w:tr>
      <w:tr w:rsidR="00AB5D76" w:rsidRPr="00FC0B18" w14:paraId="6E6FC27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E697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55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59AE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9570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08FA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837A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0831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4D8B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29+/-11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FCAC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33+/-15.55</w:t>
            </w:r>
          </w:p>
        </w:tc>
      </w:tr>
      <w:tr w:rsidR="00AB5D76" w:rsidRPr="00FC0B18" w14:paraId="34E5A2B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8331C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7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1A94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AEF6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3AA5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F426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592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4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5CF0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12+/-6.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7AA3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16+/-8</w:t>
            </w:r>
          </w:p>
        </w:tc>
      </w:tr>
      <w:tr w:rsidR="00AB5D76" w:rsidRPr="00FC0B18" w14:paraId="76B2F06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A0779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1973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1984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NUMBL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0859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6CE9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49884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FD66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5FA4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88+/-7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3094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36+/-17.82</w:t>
            </w:r>
          </w:p>
        </w:tc>
      </w:tr>
      <w:tr w:rsidR="00AB5D76" w:rsidRPr="00FC0B18" w14:paraId="3E4B853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BE556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2919013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DEEE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OPRD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7A9E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1907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41DD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ED41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4E-12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F572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42+/-36.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2E1E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36+/-34.02</w:t>
            </w:r>
          </w:p>
        </w:tc>
      </w:tr>
      <w:tr w:rsidR="00AB5D76" w:rsidRPr="00FC0B18" w14:paraId="4F8AE72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438F5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291381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DFCC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OPRD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B85C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B7E1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47A5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B4DE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D8C0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29+/-7.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5254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24+/-9.97</w:t>
            </w:r>
          </w:p>
        </w:tc>
      </w:tr>
      <w:tr w:rsidR="00AB5D76" w:rsidRPr="00FC0B18" w14:paraId="10B7F40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D2981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2918983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206F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OPRD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7300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ED2F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3AC4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A388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A673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88+/-10.9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A017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15+/-8.87</w:t>
            </w:r>
          </w:p>
        </w:tc>
      </w:tr>
      <w:tr w:rsidR="00AB5D76" w:rsidRPr="00FC0B18" w14:paraId="0682700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19774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2918981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01A4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OPRD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0713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8E7B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2E79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F5FE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3355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47+/-13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72F0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46+/-6.49</w:t>
            </w:r>
          </w:p>
        </w:tc>
      </w:tr>
      <w:tr w:rsidR="00AB5D76" w:rsidRPr="00FC0B18" w14:paraId="739C270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11194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291382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03BD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OPRD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8398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A0D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3E3C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9DBB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26B1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98+/-11.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670E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97+/-8.76</w:t>
            </w:r>
          </w:p>
        </w:tc>
      </w:tr>
      <w:tr w:rsidR="00AB5D76" w:rsidRPr="00FC0B18" w14:paraId="69FA6D2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91A12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68773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DFB0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72CC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1B3C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F2FF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1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335A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5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1FF6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48+/-13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336D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35+/-4.58</w:t>
            </w:r>
          </w:p>
        </w:tc>
      </w:tr>
      <w:tr w:rsidR="00AB5D76" w:rsidRPr="00FC0B18" w14:paraId="346E6D7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39661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80251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0EC8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2E43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DF27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EF46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7797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0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EE2B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25+/-9.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0E5F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78+/-7.51</w:t>
            </w:r>
          </w:p>
        </w:tc>
      </w:tr>
      <w:tr w:rsidR="00AB5D76" w:rsidRPr="00FC0B18" w14:paraId="0AB7DB8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A954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8011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EC67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3878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6F64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7AE9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5B17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1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99D1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29+/-12.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F763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35+/-9.74</w:t>
            </w:r>
          </w:p>
        </w:tc>
      </w:tr>
      <w:tr w:rsidR="00AB5D76" w:rsidRPr="00FC0B18" w14:paraId="7900FA8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6CE72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7996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EC23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1C3D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DEB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2012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67D9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1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0407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92+/-14.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9C51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54+/-8.58</w:t>
            </w:r>
          </w:p>
        </w:tc>
      </w:tr>
      <w:tr w:rsidR="00AB5D76" w:rsidRPr="00FC0B18" w14:paraId="28F2BC1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989ED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79970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1220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72E7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D43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86B6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13FA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5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7575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75+/-9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22AA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82+/-6.23</w:t>
            </w:r>
          </w:p>
        </w:tc>
      </w:tr>
      <w:tr w:rsidR="00AB5D76" w:rsidRPr="00FC0B18" w14:paraId="5A9DD5F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25EFC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80104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6BAA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7B1B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EB13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61F0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4FE9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CDC2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75+/-13.1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9A32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27+/-8.42</w:t>
            </w:r>
          </w:p>
        </w:tc>
      </w:tr>
      <w:tr w:rsidR="00AB5D76" w:rsidRPr="00FC0B18" w14:paraId="3F2AE16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277AC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8015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9D96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B502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245B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E52E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42A3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2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90FF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81+/-8.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956A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29+/-9.13</w:t>
            </w:r>
          </w:p>
        </w:tc>
      </w:tr>
      <w:tr w:rsidR="00AB5D76" w:rsidRPr="00FC0B18" w14:paraId="675EE3A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15920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80112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908C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60A4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8DE0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E18D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F12C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41EC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9+/-14.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1AA5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39+/-10.14</w:t>
            </w:r>
          </w:p>
        </w:tc>
      </w:tr>
      <w:tr w:rsidR="00AB5D76" w:rsidRPr="00FC0B18" w14:paraId="2668980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506A7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678026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1127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18E2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ADC4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55E6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6C8F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D11B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59+/-12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065E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52+/-7.84</w:t>
            </w:r>
          </w:p>
        </w:tc>
      </w:tr>
      <w:tr w:rsidR="00AB5D76" w:rsidRPr="00FC0B18" w14:paraId="28BB549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9D537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3:678023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96A2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CDH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ED14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402F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6B5A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705D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CA60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01+/-13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E30E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05+/-7.59</w:t>
            </w:r>
          </w:p>
        </w:tc>
      </w:tr>
      <w:tr w:rsidR="00AB5D76" w:rsidRPr="00FC0B18" w14:paraId="4F13D4B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AA073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14643414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E2BB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PP2R2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4C12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7530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DF98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ED0B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8E-4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E028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18+/-27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8C72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9+/-28.76</w:t>
            </w:r>
          </w:p>
        </w:tc>
      </w:tr>
      <w:tr w:rsidR="00AB5D76" w:rsidRPr="00FC0B18" w14:paraId="25DAB3B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D3E7C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14643548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7007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PP2R2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DD83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F8C4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99AF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EB4C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7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F3DF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44+/-17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C732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08+/-12.2</w:t>
            </w:r>
          </w:p>
        </w:tc>
      </w:tr>
      <w:tr w:rsidR="00AB5D76" w:rsidRPr="00FC0B18" w14:paraId="43D3C1E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2E49C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5:1464356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D040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PP2R2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5155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5949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5EB6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9741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C0FD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01+/-19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CE85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17+/-7.86</w:t>
            </w:r>
          </w:p>
        </w:tc>
      </w:tr>
      <w:tr w:rsidR="00AB5D76" w:rsidRPr="00FC0B18" w14:paraId="23DAFCD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C1B36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5250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0B2D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D05C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6951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6A19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0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5147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0E-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3C18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94+/-10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8B8E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2+/-34.86</w:t>
            </w:r>
          </w:p>
        </w:tc>
      </w:tr>
      <w:tr w:rsidR="00AB5D76" w:rsidRPr="00FC0B18" w14:paraId="568D510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22946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5470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A50F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3DB1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D997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98D2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DE81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2E-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0FEA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78+/-17.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A05F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93+/-1.35</w:t>
            </w:r>
          </w:p>
        </w:tc>
      </w:tr>
      <w:tr w:rsidR="00AB5D76" w:rsidRPr="00FC0B18" w14:paraId="65C09F4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6A676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5217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0D25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6DCF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C312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AF6F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4AFD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5E-2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F5AE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64+/-16.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2E99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48+/-2.6</w:t>
            </w:r>
          </w:p>
        </w:tc>
      </w:tr>
      <w:tr w:rsidR="00AB5D76" w:rsidRPr="00FC0B18" w14:paraId="0CD4939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AB0E8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5220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584F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DD2D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1C77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126F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3CEA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44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FFD0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06+/-16.6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F793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63+/-4.49</w:t>
            </w:r>
          </w:p>
        </w:tc>
      </w:tr>
      <w:tr w:rsidR="00AB5D76" w:rsidRPr="00FC0B18" w14:paraId="47752FF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2DB9B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523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3AFA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9C4F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333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EE1B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A146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3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14D0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81+/-15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9078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5+/-3.94</w:t>
            </w:r>
          </w:p>
        </w:tc>
      </w:tr>
      <w:tr w:rsidR="00AB5D76" w:rsidRPr="00FC0B18" w14:paraId="5900BA6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BD3AB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528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827C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F254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B182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DFF1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3150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E397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2.43+/-22.5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2CAD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87+/-12.2</w:t>
            </w:r>
          </w:p>
        </w:tc>
      </w:tr>
      <w:tr w:rsidR="00AB5D76" w:rsidRPr="00FC0B18" w14:paraId="473280B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D2A5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15462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4E02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BB34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E31E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1C17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C72E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57C4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75+/-20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1748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6+/-24.02</w:t>
            </w:r>
          </w:p>
        </w:tc>
      </w:tr>
      <w:tr w:rsidR="00AB5D76" w:rsidRPr="00FC0B18" w14:paraId="6F2A623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7FEBD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3193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702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7AA4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FB5B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F8E4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7388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4087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93+/-2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AB71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63+/-11.56</w:t>
            </w:r>
          </w:p>
        </w:tc>
      </w:tr>
      <w:tr w:rsidR="00AB5D76" w:rsidRPr="00FC0B18" w14:paraId="0EF0879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07DF0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31031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040F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DM1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C5E51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F29D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9F00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E11B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E755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75+/-4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DA6F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98+/-4.64</w:t>
            </w:r>
          </w:p>
        </w:tc>
      </w:tr>
      <w:tr w:rsidR="00AB5D76" w:rsidRPr="00FC0B18" w14:paraId="4E60350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8E055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1171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6FCC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R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1360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7A3C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78F4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359F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5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4557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29+/-16.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4B49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6+/-11.33</w:t>
            </w:r>
          </w:p>
        </w:tc>
      </w:tr>
      <w:tr w:rsidR="00AB5D76" w:rsidRPr="00FC0B18" w14:paraId="394876C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E0551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11715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2E43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R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DF88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8531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B7BE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19DA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8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F22E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27+/-8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FDAF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72+/-13.84</w:t>
            </w:r>
          </w:p>
        </w:tc>
      </w:tr>
      <w:tr w:rsidR="00AB5D76" w:rsidRPr="00FC0B18" w14:paraId="6591E77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028E3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4:736127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166B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SEN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18D6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D8EE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31DC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DDD6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3E-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7EE7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89+/-4.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86E8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3+/-15.06</w:t>
            </w:r>
          </w:p>
        </w:tc>
      </w:tr>
      <w:tr w:rsidR="00AB5D76" w:rsidRPr="00FC0B18" w14:paraId="2039FDA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8A05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4:736888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DBC54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SEN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2B29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E11A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B4548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1BB8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81F1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91+/-11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0EFE2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47+/-7.59</w:t>
            </w:r>
          </w:p>
        </w:tc>
      </w:tr>
      <w:tr w:rsidR="00AB5D76" w:rsidRPr="00FC0B18" w14:paraId="587D133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C4F2D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866504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A60A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TGS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EE11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2B6A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037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4149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A069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93+/-3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0AE1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27+/-5.53</w:t>
            </w:r>
          </w:p>
        </w:tc>
      </w:tr>
      <w:tr w:rsidR="00AB5D76" w:rsidRPr="00FC0B18" w14:paraId="443A815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56985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801444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1E40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QS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ABCF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3DB0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A20C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32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C105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6E-1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04B3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84+/-35.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7602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8+/-15.24</w:t>
            </w:r>
          </w:p>
        </w:tc>
      </w:tr>
      <w:tr w:rsidR="00AB5D76" w:rsidRPr="00FC0B18" w14:paraId="3CFFC40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81032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8016881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61F3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QS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D9F3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4EE2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4C08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E271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6E-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207C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62+/-1.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6252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94+/-13.05</w:t>
            </w:r>
          </w:p>
        </w:tc>
      </w:tr>
      <w:tr w:rsidR="00AB5D76" w:rsidRPr="00FC0B18" w14:paraId="78A758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11455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801657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9E2F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QS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8805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4A58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3401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1CE6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1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B6F7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83+/-5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5061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21+/-10.19</w:t>
            </w:r>
          </w:p>
        </w:tc>
      </w:tr>
      <w:tr w:rsidR="00AB5D76" w:rsidRPr="00FC0B18" w14:paraId="3551C3F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ECDD4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8015879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F2C1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QS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0155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279D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4D4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E6A3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27DF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2.44+/-8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B113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91+/-10.77</w:t>
            </w:r>
          </w:p>
        </w:tc>
      </w:tr>
      <w:tr w:rsidR="00AB5D76" w:rsidRPr="00FC0B18" w14:paraId="1E3D667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D6C2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8016548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00D7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QSOX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6324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6D74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1C52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A47A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6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0B98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22+/-10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E1A9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32+/-12.45</w:t>
            </w:r>
          </w:p>
        </w:tc>
      </w:tr>
      <w:tr w:rsidR="00AB5D76" w:rsidRPr="00FC0B18" w14:paraId="5A67179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90900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7299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F29A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2EB1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64B3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374B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6003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47E-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7D6C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19+/-15.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A797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46+/-2.38</w:t>
            </w:r>
          </w:p>
        </w:tc>
      </w:tr>
      <w:tr w:rsidR="00AB5D76" w:rsidRPr="00FC0B18" w14:paraId="4DF4B7D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FFD96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7769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4472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F409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279D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CCC7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5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1288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9E-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173E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72+/-23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C84B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44+/-17.94</w:t>
            </w:r>
          </w:p>
        </w:tc>
      </w:tr>
      <w:tr w:rsidR="00AB5D76" w:rsidRPr="00FC0B18" w14:paraId="605AD18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CDBD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776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C9A3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8B0B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3F6D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47D1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49BC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6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C24E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2+/-9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5B6C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99+/-22.09</w:t>
            </w:r>
          </w:p>
        </w:tc>
      </w:tr>
      <w:tr w:rsidR="00AB5D76" w:rsidRPr="00FC0B18" w14:paraId="7572893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2542F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6701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7FC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EA54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B1153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87D9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C0A8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3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1887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99+/-13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1061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69+/-25</w:t>
            </w:r>
          </w:p>
        </w:tc>
      </w:tr>
      <w:tr w:rsidR="00AB5D76" w:rsidRPr="00FC0B18" w14:paraId="42A36ED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07CC1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750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2C79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2BB4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BDF3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254D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151B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1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D3E6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76+/-23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2BC7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23+/-19.38</w:t>
            </w:r>
          </w:p>
        </w:tc>
      </w:tr>
      <w:tr w:rsidR="00AB5D76" w:rsidRPr="00FC0B18" w14:paraId="4160CF9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E0817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8396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D40E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495E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BC9C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C1B9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00F2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5BE9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98+/-7.9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1623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55+/-7.99</w:t>
            </w:r>
          </w:p>
        </w:tc>
      </w:tr>
      <w:tr w:rsidR="00AB5D76" w:rsidRPr="00FC0B18" w14:paraId="4BDF7F8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07DAD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9883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6383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AF5F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E815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8D5A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DC08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4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2E77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8+/-13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A959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89+/-16.88</w:t>
            </w:r>
          </w:p>
        </w:tc>
      </w:tr>
      <w:tr w:rsidR="00AB5D76" w:rsidRPr="00FC0B18" w14:paraId="1CC95E9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2D21C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7:744697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76D7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HBDF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23A5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A2FC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AC5A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0D9B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085F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04+/-5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40C4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53+/-10.11</w:t>
            </w:r>
          </w:p>
        </w:tc>
      </w:tr>
      <w:tr w:rsidR="00AB5D76" w:rsidRPr="00FC0B18" w14:paraId="373AF34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3E49A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2190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9B74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D57D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4363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4B8B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6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29C0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7E-7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CB26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44+/-40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8361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47+/-21.97</w:t>
            </w:r>
          </w:p>
        </w:tc>
      </w:tr>
      <w:tr w:rsidR="00AB5D76" w:rsidRPr="00FC0B18" w14:paraId="5BE5D84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945B2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219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7A28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7888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18E9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D593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7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7B56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5E-7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AA89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89+/-40.6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0E3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52+/-20.81</w:t>
            </w:r>
          </w:p>
        </w:tc>
      </w:tr>
      <w:tr w:rsidR="00AB5D76" w:rsidRPr="00FC0B18" w14:paraId="5CBBEAE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A66D4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136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BA84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8932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5266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3BE26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7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68AA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4E-6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588C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61+/-44.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03B1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13+/-19.57</w:t>
            </w:r>
          </w:p>
        </w:tc>
      </w:tr>
      <w:tr w:rsidR="00AB5D76" w:rsidRPr="00FC0B18" w14:paraId="643B309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2FCDD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0925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F808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5979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97AF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43B0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C762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1FB9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03+/-11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1BEC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11+/-12.24</w:t>
            </w:r>
          </w:p>
        </w:tc>
      </w:tr>
      <w:tr w:rsidR="00AB5D76" w:rsidRPr="00FC0B18" w14:paraId="77EA09E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C425D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092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EB7A4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BF985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45113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B20D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CEDC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9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F2D7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91+/-12.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4D4F5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34+/-11.82</w:t>
            </w:r>
          </w:p>
        </w:tc>
      </w:tr>
      <w:tr w:rsidR="00AB5D76" w:rsidRPr="00FC0B18" w14:paraId="2E5269C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8AFDC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219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373F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9DE4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46D5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7103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A2DE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48E0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49+/-41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CF78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29+/-28.06</w:t>
            </w:r>
          </w:p>
        </w:tc>
      </w:tr>
      <w:tr w:rsidR="00AB5D76" w:rsidRPr="00FC0B18" w14:paraId="401F460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B0321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092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7D49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7CB4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2CC2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39AD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B1AF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978C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02+/-6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FBC7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03+/-12.1</w:t>
            </w:r>
          </w:p>
        </w:tc>
      </w:tr>
      <w:tr w:rsidR="00AB5D76" w:rsidRPr="00FC0B18" w14:paraId="304BC50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CDEC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458092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0937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IBC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AC56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8719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F1A7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B360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9710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97+/-13.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672D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0.24+/-10.67</w:t>
            </w:r>
          </w:p>
        </w:tc>
      </w:tr>
      <w:tr w:rsidR="00AB5D76" w:rsidRPr="00FC0B18" w14:paraId="76D8FDC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D3787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4400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C120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NF3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0AD1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1B08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16A6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0726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6B628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25+/-13.9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AE9D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44+/-10.26</w:t>
            </w:r>
          </w:p>
        </w:tc>
      </w:tr>
      <w:tr w:rsidR="00AB5D76" w:rsidRPr="00FC0B18" w14:paraId="1838406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8DF16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438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72B1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NF3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2332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4E2D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33C2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BEEA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73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2E00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36+/-12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DAF6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18+/-7.89</w:t>
            </w:r>
          </w:p>
        </w:tc>
      </w:tr>
      <w:tr w:rsidR="00AB5D76" w:rsidRPr="00FC0B18" w14:paraId="5F53E2D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0B421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4498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F2B5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NF3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2A17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D6D9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59B3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3635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C1FC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9+/-13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1218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04+/-17.64</w:t>
            </w:r>
          </w:p>
        </w:tc>
      </w:tr>
      <w:tr w:rsidR="00AB5D76" w:rsidRPr="00FC0B18" w14:paraId="7D44131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33282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4409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9841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NF3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0D03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59B1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0851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2413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FE7A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83+/-8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B9216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69+/-7.57</w:t>
            </w:r>
          </w:p>
        </w:tc>
      </w:tr>
      <w:tr w:rsidR="00AB5D76" w:rsidRPr="00FC0B18" w14:paraId="6E03AC6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9E022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3845837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C531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RNF5P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10FF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1405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2429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6AA5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7E-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4D7F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32+/-17.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284C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12+/-21.37</w:t>
            </w:r>
          </w:p>
        </w:tc>
      </w:tr>
      <w:tr w:rsidR="00AB5D76" w:rsidRPr="00FC0B18" w14:paraId="54596D0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FA50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5354076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E296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100A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C5E8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82E7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FFF5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896F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8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74CC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91+/-5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E7D1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72+/-5.91</w:t>
            </w:r>
          </w:p>
        </w:tc>
      </w:tr>
      <w:tr w:rsidR="00AB5D76" w:rsidRPr="00FC0B18" w14:paraId="72DBE26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B8951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115337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3D3EC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ANK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9DDF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8523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A8B4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29A5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7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C2C5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8.95+/-0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23C2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7+/-17.35</w:t>
            </w:r>
          </w:p>
        </w:tc>
      </w:tr>
      <w:tr w:rsidR="00AB5D76" w:rsidRPr="00FC0B18" w14:paraId="0BAFA9D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8A596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117068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9463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ANK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C600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11C5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E2CE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1896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6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603C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31+/-8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03BE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59+/-11.32</w:t>
            </w:r>
          </w:p>
        </w:tc>
      </w:tr>
      <w:tr w:rsidR="00AB5D76" w:rsidRPr="00FC0B18" w14:paraId="5337E3A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143EB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11707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B65AC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ANK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C65B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ACDA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56A6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2B8F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3161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6+/-9.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7C72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63+/-11.43</w:t>
            </w:r>
          </w:p>
        </w:tc>
      </w:tr>
      <w:tr w:rsidR="00AB5D76" w:rsidRPr="00FC0B18" w14:paraId="4BAB004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24844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22:511707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F3B4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ANK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5F322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1455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2838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0782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34E1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4+/-5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A8D9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49+/-6.83</w:t>
            </w:r>
          </w:p>
        </w:tc>
      </w:tr>
      <w:tr w:rsidR="00AB5D76" w:rsidRPr="00FC0B18" w14:paraId="297DA28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37ABA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2:511707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C198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ANK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928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9000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82B0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110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C173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5+/-4.6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6799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14+/-8.98</w:t>
            </w:r>
          </w:p>
        </w:tc>
      </w:tr>
      <w:tr w:rsidR="00AB5D76" w:rsidRPr="00FC0B18" w14:paraId="34EFAA6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D03A1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245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50FD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26DC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87C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363D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EE6E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25E-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24C7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62+/-16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0A94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7.05+/-3.76</w:t>
            </w:r>
          </w:p>
        </w:tc>
      </w:tr>
      <w:tr w:rsidR="00AB5D76" w:rsidRPr="00FC0B18" w14:paraId="2B93D32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68D1D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8177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47D7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2B45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1408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9C80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0610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5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BFDB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48+/-13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4DB7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2+/-6.02</w:t>
            </w:r>
          </w:p>
        </w:tc>
      </w:tr>
      <w:tr w:rsidR="00AB5D76" w:rsidRPr="00FC0B18" w14:paraId="6CD4EEA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197E8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1764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16D8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891F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7DB2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4417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4D8C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9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0F76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49+/-5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42D4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84+/-7.89</w:t>
            </w:r>
          </w:p>
        </w:tc>
      </w:tr>
      <w:tr w:rsidR="00AB5D76" w:rsidRPr="00FC0B18" w14:paraId="46E4543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D5040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1763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08DF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714D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BA7B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25F7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9C85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CA2D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12+/-4.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EDE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56+/-6.59</w:t>
            </w:r>
          </w:p>
        </w:tc>
      </w:tr>
      <w:tr w:rsidR="00AB5D76" w:rsidRPr="00FC0B18" w14:paraId="691E07D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80C7E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1728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81F3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548A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012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BD5B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6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7E26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3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A00A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98+/-4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BA10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21+/-3.61</w:t>
            </w:r>
          </w:p>
        </w:tc>
      </w:tr>
      <w:tr w:rsidR="00AB5D76" w:rsidRPr="00FC0B18" w14:paraId="5EA3C63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20E61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1756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2869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628A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6AA7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9892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3019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3D62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57+/-4.0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F51E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12+/-8.09</w:t>
            </w:r>
          </w:p>
        </w:tc>
      </w:tr>
      <w:tr w:rsidR="00AB5D76" w:rsidRPr="00FC0B18" w14:paraId="00D783C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F84F1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4658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FF5C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8BB1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31CF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DF54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A72A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2650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15+/-8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F714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67+/-9.97</w:t>
            </w:r>
          </w:p>
        </w:tc>
      </w:tr>
      <w:tr w:rsidR="00AB5D76" w:rsidRPr="00FC0B18" w14:paraId="2E9C0F8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E7053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8239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C0EBD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24BE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A71F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832DE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8621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CAEE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52+/-6.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2A37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59+/-10.86</w:t>
            </w:r>
          </w:p>
        </w:tc>
      </w:tr>
      <w:tr w:rsidR="00AB5D76" w:rsidRPr="00FC0B18" w14:paraId="6ED68A3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0BC4B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0:9891761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85AB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1792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4E52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CB9F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C4E5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B69A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1+/-7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6370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17+/-7.22</w:t>
            </w:r>
          </w:p>
        </w:tc>
      </w:tr>
      <w:tr w:rsidR="00AB5D76" w:rsidRPr="00FC0B18" w14:paraId="1D3870D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812B9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844576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71D7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R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6945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9850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4479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EBE3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55E-1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85F3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35+/-4.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D422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27+/-11.7</w:t>
            </w:r>
          </w:p>
        </w:tc>
      </w:tr>
      <w:tr w:rsidR="00AB5D76" w:rsidRPr="00FC0B18" w14:paraId="7636AFF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4D63B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844525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F615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R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9B23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AAF6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B5AD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BD71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2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C1569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1.37+/-11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2302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06+/-14.25</w:t>
            </w:r>
          </w:p>
        </w:tc>
      </w:tr>
      <w:tr w:rsidR="00AB5D76" w:rsidRPr="00FC0B18" w14:paraId="38A9326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08E9C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3:844542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FD2B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LITRK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7598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5CE1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4A7B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6317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3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83C8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48+/-5.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BEF4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29+/-9.22</w:t>
            </w:r>
          </w:p>
        </w:tc>
      </w:tr>
      <w:tr w:rsidR="00AB5D76" w:rsidRPr="00FC0B18" w14:paraId="6DCAFCE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FFF9D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4:9064667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01F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NCA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7275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1401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89971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7510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1E-1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FF9C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33+/-2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17B0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07+/-13.83</w:t>
            </w:r>
          </w:p>
        </w:tc>
      </w:tr>
      <w:tr w:rsidR="00AB5D76" w:rsidRPr="00FC0B18" w14:paraId="78B183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54294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8:2243229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BFF4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ORBS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0D70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B0B9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BC4E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0A77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8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9FE6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28+/-13.4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6AC9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46+/-11.94</w:t>
            </w:r>
          </w:p>
        </w:tc>
      </w:tr>
      <w:tr w:rsidR="00AB5D76" w:rsidRPr="00FC0B18" w14:paraId="7762A47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21A52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1219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C9B4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1FF7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58CD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DE4A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24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CD0D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44E-2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927E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64+/-25.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FA17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9+/-12.3</w:t>
            </w:r>
          </w:p>
        </w:tc>
      </w:tr>
      <w:tr w:rsidR="00AB5D76" w:rsidRPr="00FC0B18" w14:paraId="7C67BA7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4C559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0978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7BDB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9D6A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14D0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A17A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EC55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1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88C1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34+/-3.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6F42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67+/-10.71</w:t>
            </w:r>
          </w:p>
        </w:tc>
      </w:tr>
      <w:tr w:rsidR="00AB5D76" w:rsidRPr="00FC0B18" w14:paraId="7135C6F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6959C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620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A6B6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B84D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8D5D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529C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4581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9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78F8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43+/-7.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F0BA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59+/-10</w:t>
            </w:r>
          </w:p>
        </w:tc>
      </w:tr>
      <w:tr w:rsidR="00AB5D76" w:rsidRPr="00FC0B18" w14:paraId="0CDA515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1E452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6095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4F99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CBFC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A3A3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C74B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999C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3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16F7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57+/-10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1392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22+/-8.42</w:t>
            </w:r>
          </w:p>
        </w:tc>
      </w:tr>
      <w:tr w:rsidR="00AB5D76" w:rsidRPr="00FC0B18" w14:paraId="5A60F6F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6E228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088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30A0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7C56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1E9C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7550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8E28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87E-0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BA14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18+/-12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C025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26+/-12.48</w:t>
            </w:r>
          </w:p>
        </w:tc>
      </w:tr>
      <w:tr w:rsidR="00AB5D76" w:rsidRPr="00FC0B18" w14:paraId="1864583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EF33D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606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A50F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3E81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0530B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2AC7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393B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20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AFE1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82+/-6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57B2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99+/-10.62</w:t>
            </w:r>
          </w:p>
        </w:tc>
      </w:tr>
      <w:tr w:rsidR="00AB5D76" w:rsidRPr="00FC0B18" w14:paraId="3436304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97EE7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0873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A370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C8D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AAB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76AC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B479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5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AF5F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97+/-9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E592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53+/-8.32</w:t>
            </w:r>
          </w:p>
        </w:tc>
      </w:tr>
      <w:tr w:rsidR="00AB5D76" w:rsidRPr="00FC0B18" w14:paraId="125AE85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E70A2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099600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7E60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3F53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6FCD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1905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F67F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2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7FD7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87+/-3.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8B05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88+/-8.18</w:t>
            </w:r>
          </w:p>
        </w:tc>
      </w:tr>
      <w:tr w:rsidR="00AB5D76" w:rsidRPr="00FC0B18" w14:paraId="0781E82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90BD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0871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CD69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55A7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1500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36C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E925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9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5474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29+/-8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03D1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22+/-9.77</w:t>
            </w:r>
          </w:p>
        </w:tc>
      </w:tr>
      <w:tr w:rsidR="00AB5D76" w:rsidRPr="00FC0B18" w14:paraId="7787BA9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B4880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8144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D21B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6F29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8E5D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474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E924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67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2C77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45+/-7.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E356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5+/-15.15</w:t>
            </w:r>
          </w:p>
        </w:tc>
      </w:tr>
      <w:tr w:rsidR="00AB5D76" w:rsidRPr="00FC0B18" w14:paraId="4E042AA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0D308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2597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0C96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F18B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8A81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8CE8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3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B449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2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844C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2.71+/-16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7CA64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27+/-12.6</w:t>
            </w:r>
          </w:p>
        </w:tc>
      </w:tr>
      <w:tr w:rsidR="00AB5D76" w:rsidRPr="00FC0B18" w14:paraId="2F07BDA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E4B38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385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C886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DA06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467BD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09D7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974E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4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BB62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8+/-6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B2BC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26+/-4.85</w:t>
            </w:r>
          </w:p>
        </w:tc>
      </w:tr>
      <w:tr w:rsidR="00AB5D76" w:rsidRPr="00FC0B18" w14:paraId="307799C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0451F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7752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C857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E2F7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3C89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754F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6D9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1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42F3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91+/-12.2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785C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4+/-3.64</w:t>
            </w:r>
          </w:p>
        </w:tc>
      </w:tr>
      <w:tr w:rsidR="00AB5D76" w:rsidRPr="00FC0B18" w14:paraId="73EE80A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52D15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1943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35C7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45A5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F862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E6CA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FAE97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6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DBCC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8.49+/-7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4EB7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28+/-9.21</w:t>
            </w:r>
          </w:p>
        </w:tc>
      </w:tr>
      <w:tr w:rsidR="00AB5D76" w:rsidRPr="00FC0B18" w14:paraId="147AE44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C960D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09960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9566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7FD9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D624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740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A2BF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A5B2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0.93+/-11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C688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01+/-11.4</w:t>
            </w:r>
          </w:p>
        </w:tc>
      </w:tr>
      <w:tr w:rsidR="00AB5D76" w:rsidRPr="00FC0B18" w14:paraId="4013A3D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9486C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0874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0289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6E838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B983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F79A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F1CC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44CE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0.18+/-11.6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B8A8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27+/-7.31</w:t>
            </w:r>
          </w:p>
        </w:tc>
      </w:tr>
      <w:tr w:rsidR="00AB5D76" w:rsidRPr="00FC0B18" w14:paraId="3E63DC0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81FE0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09959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FBE5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8D3E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A7F2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0B9D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97E5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14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5BFD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8+/-4.9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105A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99+/-11.08</w:t>
            </w:r>
          </w:p>
        </w:tc>
      </w:tr>
      <w:tr w:rsidR="00AB5D76" w:rsidRPr="00FC0B18" w14:paraId="42419A3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FC3B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2602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93CE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7781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AAD0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0831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69E5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5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9CDD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22+/-12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EBB9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69+/-8.96</w:t>
            </w:r>
          </w:p>
        </w:tc>
      </w:tr>
      <w:tr w:rsidR="00AB5D76" w:rsidRPr="00FC0B18" w14:paraId="7BC8D6F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C63B4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190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DCB9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C94C9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8C42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E3F0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902C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0A53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93+/-10.1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4172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33+/-10.56</w:t>
            </w:r>
          </w:p>
        </w:tc>
      </w:tr>
      <w:tr w:rsidR="00AB5D76" w:rsidRPr="00FC0B18" w14:paraId="525AB5A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EBBA2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192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50CD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D61F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8D92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299D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91AC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8E5B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12+/-11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5657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29+/-6.37</w:t>
            </w:r>
          </w:p>
        </w:tc>
      </w:tr>
      <w:tr w:rsidR="00AB5D76" w:rsidRPr="00FC0B18" w14:paraId="7187B61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F8C2B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1936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5356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31F8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0601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7987C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5BCF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34C1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39+/-13.0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E043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38+/-8.65</w:t>
            </w:r>
          </w:p>
        </w:tc>
      </w:tr>
      <w:tr w:rsidR="00AB5D76" w:rsidRPr="00FC0B18" w14:paraId="5CE50D9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61762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4101919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FFBD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PTBN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0AE6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CDS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3CC8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F254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A15F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E48A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33+/-10.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9B3F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54+/-11.94</w:t>
            </w:r>
          </w:p>
        </w:tc>
      </w:tr>
      <w:tr w:rsidR="00AB5D76" w:rsidRPr="00FC0B18" w14:paraId="5E6B494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46DDE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7957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BBB9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C4F0D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5795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1EDB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37.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D849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1E-13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7803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0.92+/-24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2BBF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26+/-13.6</w:t>
            </w:r>
          </w:p>
        </w:tc>
      </w:tr>
      <w:tr w:rsidR="00AB5D76" w:rsidRPr="00FC0B18" w14:paraId="0A5D812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E664F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79598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BCE2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4EEE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11AE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5292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CE79D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9E-3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24A5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58+/-4.3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DE2C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61+/-17.44</w:t>
            </w:r>
          </w:p>
        </w:tc>
      </w:tr>
      <w:tr w:rsidR="00AB5D76" w:rsidRPr="00FC0B18" w14:paraId="12AFA58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181C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80041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C6E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337D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56A7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68A0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F09A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5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6C93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09+/-21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7215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68+/-15.16</w:t>
            </w:r>
          </w:p>
        </w:tc>
      </w:tr>
      <w:tr w:rsidR="00AB5D76" w:rsidRPr="00FC0B18" w14:paraId="200E1EF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6DA6D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79854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A7A4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6888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3A67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A71E4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405A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0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C9F9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5.46+/-1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880A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71+/-16.54</w:t>
            </w:r>
          </w:p>
        </w:tc>
      </w:tr>
      <w:tr w:rsidR="00AB5D76" w:rsidRPr="00FC0B18" w14:paraId="4205FEE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C678D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79605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17AA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FA7F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AC3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22F4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7A9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2C67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81+/-35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8BD2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48+/-30.7</w:t>
            </w:r>
          </w:p>
        </w:tc>
      </w:tr>
      <w:tr w:rsidR="00AB5D76" w:rsidRPr="00FC0B18" w14:paraId="10FE06B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100CD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7941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C9DE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692C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D9B1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7C6B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3F5B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ADDB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42+/-7.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B8CF8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81+/-4.92</w:t>
            </w:r>
          </w:p>
        </w:tc>
      </w:tr>
      <w:tr w:rsidR="00AB5D76" w:rsidRPr="00FC0B18" w14:paraId="4F15FB1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53AB4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80042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DEFA7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3AA2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7FE1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E982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46B6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3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E2D1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44+/-22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7E588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7.24+/-1.87</w:t>
            </w:r>
          </w:p>
        </w:tc>
      </w:tr>
      <w:tr w:rsidR="00AB5D76" w:rsidRPr="00FC0B18" w14:paraId="42BFC3B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4EA45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79679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0317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AP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B647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2B3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2B9D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5309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9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A865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3.77+/-8.3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443C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15+/-22.54</w:t>
            </w:r>
          </w:p>
        </w:tc>
      </w:tr>
      <w:tr w:rsidR="00AB5D76" w:rsidRPr="00FC0B18" w14:paraId="45EFCF1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C32D6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1:11942630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B182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BX1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EAA65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FCB4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B671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5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2437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1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67EA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79+/-10.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9A9F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31+/-10.42</w:t>
            </w:r>
          </w:p>
        </w:tc>
      </w:tr>
      <w:tr w:rsidR="00AB5D76" w:rsidRPr="00FC0B18" w14:paraId="1684B0C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E8514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:11953348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8262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BX1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FAC6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90BB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6D8F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2038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3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29F5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6.07+/-11.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B9F8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5.56+/-9.54</w:t>
            </w:r>
          </w:p>
        </w:tc>
      </w:tr>
      <w:tr w:rsidR="00AB5D76" w:rsidRPr="00FC0B18" w14:paraId="1F9D906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7F8C2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154288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2F97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DF1D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7931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7081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1AE6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7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F6ED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49+/-8.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084D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8.25+/-11.89</w:t>
            </w:r>
          </w:p>
        </w:tc>
      </w:tr>
      <w:tr w:rsidR="00AB5D76" w:rsidRPr="00FC0B18" w14:paraId="061B912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B9C50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154572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C7FF1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32B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0B80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3C1E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7890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5AA8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42+/-9.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041E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37+/-11.15</w:t>
            </w:r>
          </w:p>
        </w:tc>
      </w:tr>
      <w:tr w:rsidR="00AB5D76" w:rsidRPr="00FC0B18" w14:paraId="020F19E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9D37C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15431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718B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F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F8452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81013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1983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E37A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D36E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6.03+/-15.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3AC1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14+/-19.43</w:t>
            </w:r>
          </w:p>
        </w:tc>
      </w:tr>
      <w:tr w:rsidR="00AB5D76" w:rsidRPr="00FC0B18" w14:paraId="4DB10EB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6083F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2920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B349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0B98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E9D71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EE29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8.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BD2B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06E-1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35758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11+/-20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9FD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64+/-20.25</w:t>
            </w:r>
          </w:p>
        </w:tc>
      </w:tr>
      <w:tr w:rsidR="00AB5D76" w:rsidRPr="00FC0B18" w14:paraId="7F84467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8DA1E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3262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88C9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C73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FFA0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C5991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5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8EA1F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2E-1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E7F9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2.44+/-11.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6E2B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93+/-1.94</w:t>
            </w:r>
          </w:p>
        </w:tc>
      </w:tr>
      <w:tr w:rsidR="00AB5D76" w:rsidRPr="00FC0B18" w14:paraId="7F185B2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8F3B1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2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DA93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5303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BF63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5147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38B0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69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CCF0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71+/-16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229E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7+/-6.76</w:t>
            </w:r>
          </w:p>
        </w:tc>
      </w:tr>
      <w:tr w:rsidR="00AB5D76" w:rsidRPr="00FC0B18" w14:paraId="549B21D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6DF63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09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8B1F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4A1F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AE6A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384F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4F82C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4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59B2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24+/-18.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11D8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58+/-11.58</w:t>
            </w:r>
          </w:p>
        </w:tc>
      </w:tr>
      <w:tr w:rsidR="00AB5D76" w:rsidRPr="00FC0B18" w14:paraId="26C0F6E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6D7C1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24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3E29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BA39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3088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00F5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C542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7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91EF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74+/-19.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023F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3.26+/-12.39</w:t>
            </w:r>
          </w:p>
        </w:tc>
      </w:tr>
      <w:tr w:rsidR="00AB5D76" w:rsidRPr="00FC0B18" w14:paraId="0A9B7FB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CBCD0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64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85AE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733C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E41C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139D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8AF5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4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EBA6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05+/-13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5F1A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36+/-7.48</w:t>
            </w:r>
          </w:p>
        </w:tc>
      </w:tr>
      <w:tr w:rsidR="00AB5D76" w:rsidRPr="00FC0B18" w14:paraId="5438B84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7EF8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356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2082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954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626A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8B5B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2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34A6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37E-0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DB09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4+/-19.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0AE6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+/-19.18</w:t>
            </w:r>
          </w:p>
        </w:tc>
      </w:tr>
      <w:tr w:rsidR="00AB5D76" w:rsidRPr="00FC0B18" w14:paraId="6C6E536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01589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25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B0E5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5802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68777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BB8F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2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6DE3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0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B277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53+/-17.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A887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51+/-11.66</w:t>
            </w:r>
          </w:p>
        </w:tc>
      </w:tr>
      <w:tr w:rsidR="00AB5D76" w:rsidRPr="00FC0B18" w14:paraId="3F6717F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83973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63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4E487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3FE6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706B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CCA6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154C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1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2EBE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3+/-9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5A1F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9.83+/-10.12</w:t>
            </w:r>
          </w:p>
        </w:tc>
      </w:tr>
      <w:tr w:rsidR="00AB5D76" w:rsidRPr="00FC0B18" w14:paraId="6A80A80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0FF09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02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DCD1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01A5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2898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6341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6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E50E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2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75589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4.94+/-19.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D460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49+/-14.55</w:t>
            </w:r>
          </w:p>
        </w:tc>
      </w:tr>
      <w:tr w:rsidR="00AB5D76" w:rsidRPr="00FC0B18" w14:paraId="3C311D6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BAAD6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494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9BC7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3D72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62D3B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60F5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C205D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4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6729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5.03+/-30.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BF55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81+/-32.07</w:t>
            </w:r>
          </w:p>
        </w:tc>
      </w:tr>
      <w:tr w:rsidR="00AB5D76" w:rsidRPr="00FC0B18" w14:paraId="5D6166C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424A4B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2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28F0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9E01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ADCBB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6D41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483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1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C77B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94+/-21.7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E98A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7.85+/-16.57</w:t>
            </w:r>
          </w:p>
        </w:tc>
      </w:tr>
      <w:tr w:rsidR="00AB5D76" w:rsidRPr="00FC0B18" w14:paraId="45A97DC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B1465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724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E3AA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FFB5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D279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8C67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748C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46ED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93+/-29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204F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4.93+/-26.1</w:t>
            </w:r>
          </w:p>
        </w:tc>
      </w:tr>
      <w:tr w:rsidR="00AB5D76" w:rsidRPr="00FC0B18" w14:paraId="46178DD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4BA95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3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AC4B3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CE6A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D0E6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242D3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E6DC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1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9EBA4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58+/-14.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5D58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08+/-7.43</w:t>
            </w:r>
          </w:p>
        </w:tc>
      </w:tr>
      <w:tr w:rsidR="00AB5D76" w:rsidRPr="00FC0B18" w14:paraId="3BCB6C4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A87AC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12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7B9E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89FA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606F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90C5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EA04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27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CCCCC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1.21+/-17.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D984E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0.97+/-11.21</w:t>
            </w:r>
          </w:p>
        </w:tc>
      </w:tr>
      <w:tr w:rsidR="00AB5D76" w:rsidRPr="00FC0B18" w14:paraId="70E126D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04D32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255B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2D8F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E2BC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5556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D133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8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C254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22+/-15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281C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79+/-11.29</w:t>
            </w:r>
          </w:p>
        </w:tc>
      </w:tr>
      <w:tr w:rsidR="00AB5D76" w:rsidRPr="00FC0B18" w14:paraId="688AF9C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9BC1A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56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61CC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FECFE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7B83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68F0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DE212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62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AAD5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8.12+/-4.8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BFCF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95+/-7.68</w:t>
            </w:r>
          </w:p>
        </w:tc>
      </w:tr>
      <w:tr w:rsidR="00AB5D76" w:rsidRPr="00FC0B18" w14:paraId="3721132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9DADD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4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2334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9479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FBCE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1CF8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736B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FA86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08+/-11.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0BF0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93+/-8.43</w:t>
            </w:r>
          </w:p>
        </w:tc>
      </w:tr>
      <w:tr w:rsidR="00AB5D76" w:rsidRPr="00FC0B18" w14:paraId="5F30BB0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E7B72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636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6AF9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E676F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6F85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6445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B9D1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3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9CD4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1.38+/-13.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8937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3.43+/-12.09</w:t>
            </w:r>
          </w:p>
        </w:tc>
      </w:tr>
      <w:tr w:rsidR="00AB5D76" w:rsidRPr="00FC0B18" w14:paraId="39ADAB1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82E52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38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9E40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2C53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868C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C6C8B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5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0E92A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1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1E0FA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58+/-7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4A55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89+/-17.23</w:t>
            </w:r>
          </w:p>
        </w:tc>
      </w:tr>
      <w:tr w:rsidR="00AB5D76" w:rsidRPr="00FC0B18" w14:paraId="52F2476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89634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108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B17C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03C8B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382E2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elv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4FA34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37A0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6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05DF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9.81+/-8.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6DAF7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4.98+/-7.96</w:t>
            </w:r>
          </w:p>
        </w:tc>
      </w:tr>
      <w:tr w:rsidR="00AB5D76" w:rsidRPr="00FC0B18" w14:paraId="662E41B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AABB2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637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D979A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1C59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96E4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C6F1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2536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0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B23AA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9.87+/-11.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8180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02+/-10.53</w:t>
            </w:r>
          </w:p>
        </w:tc>
      </w:tr>
      <w:tr w:rsidR="00AB5D76" w:rsidRPr="00FC0B18" w14:paraId="0E335BC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9B2FA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66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7F889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A7AC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8F75F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AD7B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72E64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F8E8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42+/-14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0A53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84+/-8.44</w:t>
            </w:r>
          </w:p>
        </w:tc>
      </w:tr>
      <w:tr w:rsidR="00AB5D76" w:rsidRPr="00FC0B18" w14:paraId="02A9048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55A7A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637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0EA0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396D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2683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BB36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6D43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8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B496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82+/-13.5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F283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65+/-11.18</w:t>
            </w:r>
          </w:p>
        </w:tc>
      </w:tr>
      <w:tr w:rsidR="00AB5D76" w:rsidRPr="00FC0B18" w14:paraId="33D14EE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207D2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642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6DF2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F06AE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4145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0D90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6FD7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AA44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71+/-13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604738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69+/-8.9</w:t>
            </w:r>
          </w:p>
        </w:tc>
      </w:tr>
      <w:tr w:rsidR="00AB5D76" w:rsidRPr="00FC0B18" w14:paraId="2ECCEFC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CC9841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0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6F9F9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E4FE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B1F9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F8AA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B64E6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EAD1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82+/-9.7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83A13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26+/-7.39</w:t>
            </w:r>
          </w:p>
        </w:tc>
      </w:tr>
      <w:tr w:rsidR="00AB5D76" w:rsidRPr="00FC0B18" w14:paraId="5139585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17B0F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15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EC97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6A89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379E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B93B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1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396C4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B394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32+/-17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D14B0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3.46+/-12.39</w:t>
            </w:r>
          </w:p>
        </w:tc>
      </w:tr>
      <w:tr w:rsidR="00AB5D76" w:rsidRPr="00FC0B18" w14:paraId="04142D4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FFC06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63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85EA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90153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8C00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FB4C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AF87A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F2EE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79+/-16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B0A0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87+/-6.13</w:t>
            </w:r>
          </w:p>
        </w:tc>
      </w:tr>
      <w:tr w:rsidR="00AB5D76" w:rsidRPr="00FC0B18" w14:paraId="023AE16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1A183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1384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1F05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1D9A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B91E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C7D6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8950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365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3.91+/-6.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ED2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6.13+/-14.24</w:t>
            </w:r>
          </w:p>
        </w:tc>
      </w:tr>
      <w:tr w:rsidR="00AB5D76" w:rsidRPr="00FC0B18" w14:paraId="379C9B4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E635C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2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5A951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E866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6603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AA54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8A190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EF6C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67+/-12.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3197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4+/-4.84</w:t>
            </w:r>
          </w:p>
        </w:tc>
      </w:tr>
      <w:tr w:rsidR="00AB5D76" w:rsidRPr="00FC0B18" w14:paraId="0739D52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FD0AD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2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96C2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C228D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A49E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5DFC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B582E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2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6C94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92+/-9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8F29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09+/-8.39</w:t>
            </w:r>
          </w:p>
        </w:tc>
      </w:tr>
      <w:tr w:rsidR="00AB5D76" w:rsidRPr="00FC0B18" w14:paraId="5BBF9F1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B1EA5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1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78E56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055E4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FFD7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09FB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0153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E3DFF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78+/-19.8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13200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0.2+/-8.03</w:t>
            </w:r>
          </w:p>
        </w:tc>
      </w:tr>
      <w:tr w:rsidR="00AB5D76" w:rsidRPr="00FC0B18" w14:paraId="0D8FB5D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469E8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8282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3B85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7749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4E66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C6696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C714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798C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7.54+/-9.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FDC58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69+/-10.26</w:t>
            </w:r>
          </w:p>
        </w:tc>
      </w:tr>
      <w:tr w:rsidR="00AB5D76" w:rsidRPr="00FC0B18" w14:paraId="123DE83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3FE53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11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49C0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58C43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6BDB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DF0A2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96261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28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40B7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9.59+/-21.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D6D1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4.42+/-11.62</w:t>
            </w:r>
          </w:p>
        </w:tc>
      </w:tr>
      <w:tr w:rsidR="00AB5D76" w:rsidRPr="00FC0B18" w14:paraId="686123D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01A8F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1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BD088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FC8DB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D47B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9A1E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998ED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7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0A0D6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7.87+/-7.7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B0D17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93+/-11.57</w:t>
            </w:r>
          </w:p>
        </w:tc>
      </w:tr>
      <w:tr w:rsidR="00AB5D76" w:rsidRPr="00FC0B18" w14:paraId="47BFF403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8C5D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73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BBE2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FC07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B63FF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C085E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DDB7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0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E7A9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85+/-20.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529F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12+/-9.36</w:t>
            </w:r>
          </w:p>
        </w:tc>
      </w:tr>
      <w:tr w:rsidR="00AB5D76" w:rsidRPr="00FC0B18" w14:paraId="1EBD22A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00E05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3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AC68B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3A03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B4A37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EED67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A607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2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680D6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8.19+/-7.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D7FAC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47+/-6.45</w:t>
            </w:r>
          </w:p>
        </w:tc>
      </w:tr>
      <w:tr w:rsidR="00AB5D76" w:rsidRPr="00FC0B18" w14:paraId="5210BFC2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E8140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828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55077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0C3F8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EE6C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CFA1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7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614CE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30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D01F1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02+/-9.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44D7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9+/-9.9</w:t>
            </w:r>
          </w:p>
        </w:tc>
      </w:tr>
      <w:tr w:rsidR="00AB5D76" w:rsidRPr="00FC0B18" w14:paraId="3CCDCFDC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995CE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20643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8CF0B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NXB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FA7EA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DAC4E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BFF8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9E69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54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36F15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9.78+/-14.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D6783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12+/-7.67</w:t>
            </w:r>
          </w:p>
        </w:tc>
      </w:tr>
      <w:tr w:rsidR="00AB5D76" w:rsidRPr="00FC0B18" w14:paraId="17A2753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ABFF8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4113087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7647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EM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A44C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1CBD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93C3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AF46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7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2064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1.23+/-6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BB75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7.59+/-10.03</w:t>
            </w:r>
          </w:p>
        </w:tc>
      </w:tr>
      <w:tr w:rsidR="00AB5D76" w:rsidRPr="00FC0B18" w14:paraId="1F06EFA0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7869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4112920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74016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EM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6610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8D266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0821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F925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2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132F3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81+/-14.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0760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3.83+/-13.8</w:t>
            </w:r>
          </w:p>
        </w:tc>
      </w:tr>
      <w:tr w:rsidR="00AB5D76" w:rsidRPr="00FC0B18" w14:paraId="521F6F5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8238BB0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411291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B2D2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EM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416F9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636C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4AC50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675C9B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C8CE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98+/-9.6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9938A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87+/-13.34</w:t>
            </w:r>
          </w:p>
        </w:tc>
      </w:tr>
      <w:tr w:rsidR="00AB5D76" w:rsidRPr="00FC0B18" w14:paraId="21207F6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FFC63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lastRenderedPageBreak/>
              <w:t>chr6:4113101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64ACE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EM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4A3A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B590F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860C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B7DD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73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08CBA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6.41+/-16.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7A627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5.73+/-9.36</w:t>
            </w:r>
          </w:p>
        </w:tc>
      </w:tr>
      <w:tr w:rsidR="00AB5D76" w:rsidRPr="00FC0B18" w14:paraId="7D2E477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C40B72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0374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F818B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D9DC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DDE2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4D21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2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0F9B6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8E-4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C921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98+/-11.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2539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28+/-22.47</w:t>
            </w:r>
          </w:p>
        </w:tc>
      </w:tr>
      <w:tr w:rsidR="00AB5D76" w:rsidRPr="00FC0B18" w14:paraId="392EC9F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77C484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163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BAEF9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8572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U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73728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FD303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2F3D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.92E-3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5C94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0.88+/-7.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CCBB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76+/-21.24</w:t>
            </w:r>
          </w:p>
        </w:tc>
      </w:tr>
      <w:tr w:rsidR="00AB5D76" w:rsidRPr="00FC0B18" w14:paraId="1EBBEFF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06CFD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1495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602D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ACD2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2165C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49B3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6.6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7D97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6E-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2C21E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1.5+/-5.6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1D00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98+/-25.79</w:t>
            </w:r>
          </w:p>
        </w:tc>
      </w:tr>
      <w:tr w:rsidR="00AB5D76" w:rsidRPr="00FC0B18" w14:paraId="49D829FE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F1621F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0384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4E0A1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E6E5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11BA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F608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C801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25E-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E004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1.92+/-18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247CE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5.82+/-20.78</w:t>
            </w:r>
          </w:p>
        </w:tc>
      </w:tr>
      <w:tr w:rsidR="00AB5D76" w:rsidRPr="00FC0B18" w14:paraId="2950F8D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CFD61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04295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54B12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1E0B7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AB120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DF4D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9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B44D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1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00A07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4.57+/-14.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17EFA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5.07+/-12.47</w:t>
            </w:r>
          </w:p>
        </w:tc>
      </w:tr>
      <w:tr w:rsidR="00AB5D76" w:rsidRPr="00FC0B18" w14:paraId="3BEF86E8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67F60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0480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571A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98E40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7185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2194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476F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59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81659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8.17+/-18.4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44E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46+/-13.11</w:t>
            </w:r>
          </w:p>
        </w:tc>
      </w:tr>
      <w:tr w:rsidR="00AB5D76" w:rsidRPr="00FC0B18" w14:paraId="61FE4FC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173EE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10369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D629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0A67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358C4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52AF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8.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E30D29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97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0B3AD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4.17+/-10.5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DCA0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2.03+/-11.08</w:t>
            </w:r>
          </w:p>
        </w:tc>
      </w:tr>
      <w:tr w:rsidR="00AB5D76" w:rsidRPr="00FC0B18" w14:paraId="441CEFA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48ADF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5617200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478B1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AEE20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21A1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35C5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E24CA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09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A31C1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21+/-16.1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78DF5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7.07+/-15.96</w:t>
            </w:r>
          </w:p>
        </w:tc>
      </w:tr>
      <w:tr w:rsidR="00AB5D76" w:rsidRPr="00FC0B18" w14:paraId="22C9946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23055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561720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9046A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F4288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C46A8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38D8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2E1023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81E-0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DD8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9.72+/-6.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0BA51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34+/-9.2</w:t>
            </w:r>
          </w:p>
        </w:tc>
      </w:tr>
      <w:tr w:rsidR="00AB5D76" w:rsidRPr="00FC0B18" w14:paraId="4F46CDB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4F624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561716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7AFBD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1D299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D1A40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8E8B6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866CE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36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0D5B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42+/-14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7449F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1.74+/-14.87</w:t>
            </w:r>
          </w:p>
        </w:tc>
      </w:tr>
      <w:tr w:rsidR="00AB5D76" w:rsidRPr="00FC0B18" w14:paraId="7D3388C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4ED3D9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1:561714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221B0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TRIM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73A44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72DF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501E19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3952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35E-0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18119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4.28+/-15.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67CD1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98+/-12.38</w:t>
            </w:r>
          </w:p>
        </w:tc>
      </w:tr>
      <w:tr w:rsidR="00AB5D76" w:rsidRPr="00FC0B18" w14:paraId="281B86E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140913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2:71126346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ACE7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VAX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30A22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C9571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1F95B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BEED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1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AF587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5.51+/-10.6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E277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5+/-3.58</w:t>
            </w:r>
          </w:p>
        </w:tc>
      </w:tr>
      <w:tr w:rsidR="00AB5D76" w:rsidRPr="00FC0B18" w14:paraId="41458A5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313676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9489132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7263D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F1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6DC46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14FA0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C8275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9953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5E-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2ADF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57+/-27.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FCCDCF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8.06+/-37.67</w:t>
            </w:r>
          </w:p>
        </w:tc>
      </w:tr>
      <w:tr w:rsidR="00AB5D76" w:rsidRPr="00FC0B18" w14:paraId="0B46B99D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D8A4D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94921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397EC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F1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C1D05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61917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16342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3.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DAD52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16E-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2FA95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1.56+/-26.0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80FB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58+/-38.33</w:t>
            </w:r>
          </w:p>
        </w:tc>
      </w:tr>
      <w:tr w:rsidR="00AB5D76" w:rsidRPr="00FC0B18" w14:paraId="72B0374A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4B6CB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949081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976B0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F1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F283C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, CD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B629A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68ECF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2.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58B9B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57E-0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1DA96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68+/-27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C5C1F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7.6+/-39.71</w:t>
            </w:r>
          </w:p>
        </w:tc>
      </w:tr>
      <w:tr w:rsidR="00AB5D76" w:rsidRPr="00FC0B18" w14:paraId="0ED8EFC4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D46190D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943410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3BFBA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F1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31760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promoter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8AC8C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shore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4493D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E979E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95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F5522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68+/-13.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5C87F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0.49+/-13.13</w:t>
            </w:r>
          </w:p>
        </w:tc>
      </w:tr>
      <w:tr w:rsidR="00AB5D76" w:rsidRPr="00FC0B18" w14:paraId="1851419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72EE4C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19:947381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2CA70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F17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0FE9E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 xml:space="preserve">exon, UTR, </w:t>
            </w: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first_exon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8DAF5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proofErr w:type="spellStart"/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slands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8B933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9A6D5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2.61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6128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69+/-3.9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4864D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.99+/-5.97</w:t>
            </w:r>
          </w:p>
        </w:tc>
      </w:tr>
      <w:tr w:rsidR="00AB5D76" w:rsidRPr="00FC0B18" w14:paraId="294C62E6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4EA577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225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2E64A6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D82AC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ED90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BDE25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A082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71E-2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C643C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4.49+/-1.7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23965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3.42+/-19.8</w:t>
            </w:r>
          </w:p>
        </w:tc>
      </w:tr>
      <w:tr w:rsidR="00AB5D76" w:rsidRPr="00FC0B18" w14:paraId="5566E547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7AE7B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23868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1879B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01AB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21429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042F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10.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AED9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47E-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9C9DF0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8.18+/-22.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7CF8F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46.37+/-25.76</w:t>
            </w:r>
          </w:p>
        </w:tc>
      </w:tr>
      <w:tr w:rsidR="00AB5D76" w:rsidRPr="00FC0B18" w14:paraId="2EB7AE8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76C9AE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02859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240B4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D262D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25973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27B22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3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EBA9A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07E-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D8AA8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96.1+/-3.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122F9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28+/-21.1</w:t>
            </w:r>
          </w:p>
        </w:tc>
      </w:tr>
      <w:tr w:rsidR="00AB5D76" w:rsidRPr="00FC0B18" w14:paraId="5BE8FEB5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B0787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8864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0A69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74143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r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39422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AB8B6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-6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1032A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.35E-1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74261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52.18+/-19.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E5BF4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04+/-15.57</w:t>
            </w:r>
          </w:p>
        </w:tc>
      </w:tr>
      <w:tr w:rsidR="00AB5D76" w:rsidRPr="00FC0B18" w14:paraId="52A1A8B1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804AD6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69794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C3A87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23BED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5C37F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DC9324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0.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05A8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.68E-1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25554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5.61+/-7.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449F5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8.14+/-8.87</w:t>
            </w:r>
          </w:p>
        </w:tc>
      </w:tr>
      <w:tr w:rsidR="00AB5D76" w:rsidRPr="00FC0B18" w14:paraId="1408409B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D17135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29984251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F0CF1A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45F1E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5E4CD7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B69BBD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5.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816E0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.63E-0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664673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87.22+/-16.2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A9900E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9.97+/-23.21</w:t>
            </w:r>
          </w:p>
        </w:tc>
      </w:tr>
      <w:tr w:rsidR="00AB5D76" w:rsidRPr="00FC0B18" w14:paraId="5D34F7A9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A333C8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02723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063F5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B8FBF2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A638C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BDC5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4.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9FDC9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.41E-0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DEDD3B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6.35+/-5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D9FFBF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2.27+/-15.61</w:t>
            </w:r>
          </w:p>
        </w:tc>
      </w:tr>
      <w:tr w:rsidR="00AB5D76" w:rsidRPr="00FC0B18" w14:paraId="2ACFC4FF" w14:textId="77777777" w:rsidTr="004015D2">
        <w:trPr>
          <w:trHeight w:val="290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0DEDDA" w14:textId="77777777" w:rsidR="00FC0B18" w:rsidRPr="00FC0B18" w:rsidRDefault="00FC0B18" w:rsidP="00FC0B1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chr6:30024677</w:t>
            </w:r>
          </w:p>
        </w:tc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6AADC5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ZNRD1-AS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9935C8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exo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B123F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int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BE245C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12.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859E89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3.06E-0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1FC1B1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79.93+/-21.4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566790" w14:textId="77777777" w:rsidR="00FC0B18" w:rsidRPr="00FC0B18" w:rsidRDefault="00FC0B18" w:rsidP="00FC0B1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</w:pPr>
            <w:r w:rsidRPr="00FC0B18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fr-FR"/>
              </w:rPr>
              <w:t>67.24+/-24.15</w:t>
            </w:r>
          </w:p>
        </w:tc>
      </w:tr>
    </w:tbl>
    <w:p w14:paraId="3B732651" w14:textId="77777777" w:rsidR="00FC0B18" w:rsidRPr="000453C9" w:rsidRDefault="00FC0B18" w:rsidP="00E36C88">
      <w:pPr>
        <w:spacing w:before="46" w:line="271" w:lineRule="auto"/>
        <w:ind w:right="161"/>
        <w:jc w:val="both"/>
        <w:rPr>
          <w:rFonts w:ascii="Times New Roman" w:hAnsi="Times New Roman" w:cs="Times New Roman"/>
          <w:highlight w:val="yellow"/>
          <w:lang w:val="en-GB"/>
        </w:rPr>
      </w:pPr>
    </w:p>
    <w:p w14:paraId="3060005A" w14:textId="3DF494D7" w:rsidR="00502AFF" w:rsidRDefault="00502AFF" w:rsidP="00D47F7E">
      <w:pPr>
        <w:spacing w:before="46" w:line="271" w:lineRule="auto"/>
        <w:ind w:right="161"/>
        <w:rPr>
          <w:highlight w:val="yellow"/>
          <w:lang w:val="en-GB"/>
        </w:rPr>
      </w:pPr>
    </w:p>
    <w:p w14:paraId="4782A971" w14:textId="77777777" w:rsidR="00F30653" w:rsidRDefault="00F30653" w:rsidP="00D47F7E">
      <w:pPr>
        <w:spacing w:before="46" w:line="271" w:lineRule="auto"/>
        <w:ind w:right="161"/>
        <w:rPr>
          <w:highlight w:val="yellow"/>
          <w:lang w:val="en-GB"/>
        </w:rPr>
        <w:sectPr w:rsidR="00F30653" w:rsidSect="00FC0B18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0F0116FE" w14:textId="207B4EE6" w:rsidR="00F30653" w:rsidRPr="00445CE2" w:rsidRDefault="00F30653" w:rsidP="00445CE2">
      <w:pPr>
        <w:pStyle w:val="BodyText"/>
        <w:spacing w:line="360" w:lineRule="auto"/>
        <w:ind w:left="0" w:right="737"/>
        <w:jc w:val="both"/>
        <w:rPr>
          <w:rFonts w:ascii="Times New Roman" w:hAnsi="Times New Roman" w:cs="Times New Roman"/>
        </w:rPr>
      </w:pPr>
      <w:r w:rsidRPr="005135E7">
        <w:rPr>
          <w:rFonts w:ascii="Times New Roman" w:hAnsi="Times New Roman" w:cs="Times New Roman"/>
          <w:b/>
          <w:w w:val="105"/>
          <w:highlight w:val="yellow"/>
          <w:lang w:val="en-GB"/>
        </w:rPr>
        <w:lastRenderedPageBreak/>
        <w:t>Supplemen</w:t>
      </w:r>
      <w:r w:rsidR="000453C9">
        <w:rPr>
          <w:rFonts w:ascii="Times New Roman" w:hAnsi="Times New Roman" w:cs="Times New Roman"/>
          <w:b/>
          <w:w w:val="105"/>
          <w:highlight w:val="yellow"/>
          <w:lang w:val="en-GB"/>
        </w:rPr>
        <w:t>tary table 5</w:t>
      </w:r>
      <w:r w:rsidRPr="005135E7">
        <w:rPr>
          <w:rFonts w:ascii="Times New Roman" w:hAnsi="Times New Roman" w:cs="Times New Roman"/>
          <w:b/>
          <w:w w:val="105"/>
          <w:highlight w:val="yellow"/>
          <w:lang w:val="en-GB"/>
        </w:rPr>
        <w:t>:</w:t>
      </w:r>
      <w:r w:rsidRPr="00A8335E">
        <w:rPr>
          <w:rFonts w:ascii="Times New Roman" w:hAnsi="Times New Roman" w:cs="Times New Roman"/>
          <w:spacing w:val="1"/>
          <w:w w:val="105"/>
          <w:highlight w:val="yellow"/>
          <w:lang w:val="en-GB"/>
        </w:rPr>
        <w:t xml:space="preserve"> </w:t>
      </w:r>
      <w:r w:rsidRPr="00A8335E">
        <w:rPr>
          <w:rFonts w:ascii="Times New Roman" w:hAnsi="Times New Roman" w:cs="Times New Roman"/>
          <w:w w:val="105"/>
          <w:highlight w:val="yellow"/>
          <w:lang w:val="en-GB"/>
        </w:rPr>
        <w:t>22 CpG segments</w:t>
      </w:r>
      <w:r w:rsidR="00F72078">
        <w:rPr>
          <w:rFonts w:ascii="Times New Roman" w:hAnsi="Times New Roman" w:cs="Times New Roman"/>
          <w:w w:val="105"/>
          <w:highlight w:val="yellow"/>
          <w:lang w:val="en-GB"/>
        </w:rPr>
        <w:t xml:space="preserve"> and 2 DMRs</w:t>
      </w:r>
      <w:r w:rsidRPr="00A8335E">
        <w:rPr>
          <w:rFonts w:ascii="Times New Roman" w:hAnsi="Times New Roman" w:cs="Times New Roman"/>
          <w:w w:val="105"/>
          <w:highlight w:val="yellow"/>
          <w:lang w:val="en-GB"/>
        </w:rPr>
        <w:t xml:space="preserve"> identified in our plasma study of Alzheimer’s disease. </w:t>
      </w:r>
      <w:r>
        <w:rPr>
          <w:rFonts w:ascii="Times New Roman" w:hAnsi="Times New Roman" w:cs="Times New Roman"/>
          <w:w w:val="105"/>
          <w:highlight w:val="yellow"/>
          <w:lang w:val="en-GB"/>
        </w:rPr>
        <w:t>The longest transcript is bold, a slash</w:t>
      </w:r>
      <w:r w:rsidRPr="00A8335E">
        <w:rPr>
          <w:rFonts w:ascii="Times New Roman" w:hAnsi="Times New Roman" w:cs="Times New Roman"/>
          <w:w w:val="105"/>
          <w:highlight w:val="yellow"/>
          <w:lang w:val="en-GB"/>
        </w:rPr>
        <w:t xml:space="preserve"> indicates that two genes overlap </w:t>
      </w:r>
      <w:r>
        <w:rPr>
          <w:rFonts w:ascii="Times New Roman" w:hAnsi="Times New Roman" w:cs="Times New Roman"/>
          <w:w w:val="105"/>
          <w:highlight w:val="yellow"/>
          <w:lang w:val="en-GB"/>
        </w:rPr>
        <w:t xml:space="preserve">the segment and an asterisk indicates that this segment overlapped partially region identified. The two segments of </w:t>
      </w:r>
      <w:r w:rsidRPr="00AC203D">
        <w:rPr>
          <w:rFonts w:ascii="Times New Roman" w:hAnsi="Times New Roman" w:cs="Times New Roman"/>
          <w:i/>
          <w:w w:val="105"/>
          <w:highlight w:val="yellow"/>
          <w:lang w:val="en-GB"/>
        </w:rPr>
        <w:t>DUP22</w:t>
      </w:r>
      <w:r>
        <w:rPr>
          <w:rFonts w:ascii="Times New Roman" w:hAnsi="Times New Roman" w:cs="Times New Roman"/>
          <w:w w:val="105"/>
          <w:highlight w:val="yellow"/>
          <w:lang w:val="en-GB"/>
        </w:rPr>
        <w:t xml:space="preserve"> gene </w:t>
      </w:r>
      <w:r w:rsidRPr="00AC203D">
        <w:rPr>
          <w:rFonts w:ascii="Times New Roman" w:hAnsi="Times New Roman" w:cs="Times New Roman"/>
          <w:w w:val="105"/>
          <w:highlight w:val="yellow"/>
          <w:lang w:val="en-GB"/>
        </w:rPr>
        <w:t xml:space="preserve">overlap </w:t>
      </w:r>
      <w:r w:rsidRPr="00AC203D">
        <w:rPr>
          <w:rFonts w:ascii="Times New Roman" w:hAnsi="Times New Roman" w:cs="Times New Roman"/>
          <w:highlight w:val="yellow"/>
        </w:rPr>
        <w:t>two DMRs:</w:t>
      </w:r>
      <w:r w:rsidRPr="00AC203D">
        <w:rPr>
          <w:rFonts w:ascii="Times New Roman" w:hAnsi="Times New Roman" w:cs="Times New Roman"/>
          <w:spacing w:val="1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chr6:291686-293332 identified in the superior temporal gyrus</w:t>
      </w:r>
      <w:r w:rsidR="00DF41D2">
        <w:rPr>
          <w:rFonts w:ascii="Times New Roman" w:hAnsi="Times New Roman" w:cs="Times New Roman"/>
          <w:highlight w:val="yellow"/>
        </w:rPr>
        <w:t xml:space="preserve"> </w:t>
      </w:r>
      <w:r w:rsidR="00DF41D2">
        <w:rPr>
          <w:rFonts w:ascii="Times New Roman" w:hAnsi="Times New Roman" w:cs="Times New Roman"/>
          <w:highlight w:val="yellow"/>
        </w:rPr>
        <w:fldChar w:fldCharType="begin"/>
      </w:r>
      <w:r w:rsidR="00D629A5">
        <w:rPr>
          <w:rFonts w:ascii="Times New Roman" w:hAnsi="Times New Roman" w:cs="Times New Roman"/>
          <w:highlight w:val="yellow"/>
        </w:rPr>
        <w:instrText xml:space="preserve"> ADDIN EN.CITE &lt;EndNote&gt;&lt;Cite&gt;&lt;Author&gt;Watson&lt;/Author&gt;&lt;Year&gt;2016&lt;/Year&gt;&lt;RecNum&gt;2604&lt;/RecNum&gt;&lt;DisplayText&gt;[13]&lt;/DisplayText&gt;&lt;record&gt;&lt;rec-number&gt;2604&lt;/rec-number&gt;&lt;foreign-keys&gt;&lt;key app="EN" db-id="wr5fdsdauvvf2ve0st6xdsa9fazfv2ssvvzt" timestamp="1643707709"&gt;2604&lt;/key&gt;&lt;/foreign-keys&gt;&lt;ref-type name="Journal Article"&gt;17&lt;/ref-type&gt;&lt;contributors&gt;&lt;authors&gt;&lt;author&gt;Watson, Corey T.&lt;/author&gt;&lt;author&gt;Roussos, Panos&lt;/author&gt;&lt;author&gt;Garg, Paras&lt;/author&gt;&lt;author&gt;Ho, Daniel J.&lt;/author&gt;&lt;author&gt;Azam, Nidha&lt;/author&gt;&lt;author&gt;Katsel, Pavel L.&lt;/author&gt;&lt;author&gt;Haroutunian, Vahram&lt;/author&gt;&lt;author&gt;Sharp, Andrew J.&lt;/author&gt;&lt;/authors&gt;&lt;/contributors&gt;&lt;titles&gt;&lt;title&gt;Genome-wide DNA methylation profiling in the superior temporal gyrus reveals epigenetic signatures associated with Alzheimer’s disease&lt;/title&gt;&lt;secondary-title&gt;Genome Medicine&lt;/secondary-title&gt;&lt;/titles&gt;&lt;periodical&gt;&lt;full-title&gt;Genome Med&lt;/full-title&gt;&lt;abbr-1&gt;Genome medicine&lt;/abbr-1&gt;&lt;/periodical&gt;&lt;pages&gt;5&lt;/pages&gt;&lt;volume&gt;8&lt;/volume&gt;&lt;number&gt;1&lt;/number&gt;&lt;dates&gt;&lt;year&gt;2016&lt;/year&gt;&lt;pub-dates&gt;&lt;date&gt;2016&lt;/date&gt;&lt;/pub-dates&gt;&lt;/dates&gt;&lt;isbn&gt;1756-994X&lt;/isbn&gt;&lt;urls&gt;&lt;/urls&gt;&lt;/record&gt;&lt;/Cite&gt;&lt;/EndNote&gt;</w:instrText>
      </w:r>
      <w:r w:rsidR="00DF41D2">
        <w:rPr>
          <w:rFonts w:ascii="Times New Roman" w:hAnsi="Times New Roman" w:cs="Times New Roman"/>
          <w:highlight w:val="yellow"/>
        </w:rPr>
        <w:fldChar w:fldCharType="separate"/>
      </w:r>
      <w:r w:rsidR="00D629A5">
        <w:rPr>
          <w:rFonts w:ascii="Times New Roman" w:hAnsi="Times New Roman" w:cs="Times New Roman"/>
          <w:noProof/>
          <w:highlight w:val="yellow"/>
        </w:rPr>
        <w:t>[13]</w:t>
      </w:r>
      <w:r w:rsidR="00DF41D2">
        <w:rPr>
          <w:rFonts w:ascii="Times New Roman" w:hAnsi="Times New Roman" w:cs="Times New Roman"/>
          <w:highlight w:val="yellow"/>
        </w:rPr>
        <w:fldChar w:fldCharType="end"/>
      </w:r>
      <w:r w:rsidRPr="00AC203D">
        <w:rPr>
          <w:rFonts w:ascii="Times New Roman" w:hAnsi="Times New Roman" w:cs="Times New Roman"/>
          <w:highlight w:val="yellow"/>
        </w:rPr>
        <w:t xml:space="preserve"> </w:t>
      </w:r>
      <w:hyperlink w:anchor="_bookmark54" w:history="1">
        <w:r w:rsidRPr="00AC203D">
          <w:rPr>
            <w:rFonts w:ascii="Times New Roman" w:hAnsi="Times New Roman" w:cs="Times New Roman"/>
            <w:highlight w:val="yellow"/>
          </w:rPr>
          <w:t xml:space="preserve"> </w:t>
        </w:r>
      </w:hyperlink>
      <w:r w:rsidRPr="00AC203D">
        <w:rPr>
          <w:rFonts w:ascii="Times New Roman" w:hAnsi="Times New Roman" w:cs="Times New Roman"/>
          <w:highlight w:val="yellow"/>
        </w:rPr>
        <w:t>and chr6:291687-292823 identified in the hippocampus,</w:t>
      </w:r>
      <w:r w:rsidRPr="00AC203D">
        <w:rPr>
          <w:rFonts w:ascii="Times New Roman" w:hAnsi="Times New Roman" w:cs="Times New Roman"/>
          <w:spacing w:val="27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entorhinal</w:t>
      </w:r>
      <w:r w:rsidRPr="00AC203D">
        <w:rPr>
          <w:rFonts w:ascii="Times New Roman" w:hAnsi="Times New Roman" w:cs="Times New Roman"/>
          <w:spacing w:val="27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cortex,</w:t>
      </w:r>
      <w:r w:rsidRPr="00AC203D">
        <w:rPr>
          <w:rFonts w:ascii="Times New Roman" w:hAnsi="Times New Roman" w:cs="Times New Roman"/>
          <w:spacing w:val="27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dorsolateral</w:t>
      </w:r>
      <w:r w:rsidRPr="00AC203D">
        <w:rPr>
          <w:rFonts w:ascii="Times New Roman" w:hAnsi="Times New Roman" w:cs="Times New Roman"/>
          <w:spacing w:val="28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prefrontal</w:t>
      </w:r>
      <w:r w:rsidRPr="00AC203D">
        <w:rPr>
          <w:rFonts w:ascii="Times New Roman" w:hAnsi="Times New Roman" w:cs="Times New Roman"/>
          <w:spacing w:val="28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cortex</w:t>
      </w:r>
      <w:r w:rsidRPr="00AC203D">
        <w:rPr>
          <w:rFonts w:ascii="Times New Roman" w:hAnsi="Times New Roman" w:cs="Times New Roman"/>
          <w:spacing w:val="27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and</w:t>
      </w:r>
      <w:r w:rsidRPr="00AC203D">
        <w:rPr>
          <w:rFonts w:ascii="Times New Roman" w:hAnsi="Times New Roman" w:cs="Times New Roman"/>
          <w:spacing w:val="27"/>
          <w:highlight w:val="yellow"/>
        </w:rPr>
        <w:t xml:space="preserve"> </w:t>
      </w:r>
      <w:r w:rsidRPr="00AC203D">
        <w:rPr>
          <w:rFonts w:ascii="Times New Roman" w:hAnsi="Times New Roman" w:cs="Times New Roman"/>
          <w:highlight w:val="yellow"/>
        </w:rPr>
        <w:t>cerebellum</w:t>
      </w:r>
      <w:r w:rsidRPr="00AC203D">
        <w:rPr>
          <w:rFonts w:ascii="Times New Roman" w:hAnsi="Times New Roman" w:cs="Times New Roman"/>
          <w:spacing w:val="27"/>
          <w:highlight w:val="yellow"/>
        </w:rPr>
        <w:t xml:space="preserve"> </w:t>
      </w:r>
      <w:r w:rsidRPr="00AC203D">
        <w:rPr>
          <w:rFonts w:ascii="Times New Roman" w:hAnsi="Times New Roman" w:cs="Times New Roman"/>
          <w:spacing w:val="27"/>
          <w:highlight w:val="yellow"/>
        </w:rPr>
        <w:fldChar w:fldCharType="begin"/>
      </w:r>
      <w:r w:rsidR="00D629A5">
        <w:rPr>
          <w:rFonts w:ascii="Times New Roman" w:hAnsi="Times New Roman" w:cs="Times New Roman"/>
          <w:spacing w:val="27"/>
          <w:highlight w:val="yellow"/>
        </w:rPr>
        <w:instrText xml:space="preserve"> ADDIN EN.CITE &lt;EndNote&gt;&lt;Cite&gt;&lt;Author&gt;Semick&lt;/Author&gt;&lt;Year&gt;2019&lt;/Year&gt;&lt;RecNum&gt;2598&lt;/RecNum&gt;&lt;DisplayText&gt;[33]&lt;/DisplayText&gt;&lt;record&gt;&lt;rec-number&gt;2598&lt;/rec-number&gt;&lt;foreign-keys&gt;&lt;key app="EN" db-id="wr5fdsdauvvf2ve0st6xdsa9fazfv2ssvvzt" timestamp="1643707709"&gt;2598&lt;/key&gt;&lt;/foreign-keys&gt;&lt;ref-type name="Journal Article"&gt;17&lt;/ref-type&gt;&lt;contributors&gt;&lt;authors&gt;&lt;author&gt;Semick, Stephen A.&lt;/author&gt;&lt;author&gt;Bharadwaj, Rahul A.&lt;/author&gt;&lt;author&gt;Collado-Torres, Leonardo&lt;/author&gt;&lt;author&gt;Tao, Ran&lt;/author&gt;&lt;author&gt;Shin, Joo Heon&lt;/author&gt;&lt;author&gt;Deep-Soboslay, Amy&lt;/author&gt;&lt;author&gt;Weiss, James R.&lt;/author&gt;&lt;author&gt;Weinberger, Daniel R.&lt;/author&gt;&lt;author&gt;Hyde, Thomas M.&lt;/author&gt;&lt;author&gt;Kleinman, Joel E.&lt;/author&gt;&lt;/authors&gt;&lt;/contributors&gt;&lt;titles&gt;&lt;title&gt;Integrated DNA methylation and gene expression profiling across multiple brain regions implicate novel genes in Alzheimer’s disease&lt;/title&gt;&lt;secondary-title&gt;Acta neuropathologica&lt;/secondary-title&gt;&lt;/titles&gt;&lt;periodical&gt;&lt;full-title&gt;Acta Neuropathologica&lt;/full-title&gt;&lt;/periodical&gt;&lt;pages&gt;557-569&lt;/pages&gt;&lt;volume&gt;137&lt;/volume&gt;&lt;number&gt;4&lt;/number&gt;&lt;dates&gt;&lt;year&gt;2019&lt;/year&gt;&lt;pub-dates&gt;&lt;date&gt;2019&lt;/date&gt;&lt;/pub-dates&gt;&lt;/dates&gt;&lt;isbn&gt;0001-6322&lt;/isbn&gt;&lt;urls&gt;&lt;/urls&gt;&lt;/record&gt;&lt;/Cite&gt;&lt;/EndNote&gt;</w:instrText>
      </w:r>
      <w:r w:rsidRPr="00AC203D">
        <w:rPr>
          <w:rFonts w:ascii="Times New Roman" w:hAnsi="Times New Roman" w:cs="Times New Roman"/>
          <w:spacing w:val="27"/>
          <w:highlight w:val="yellow"/>
        </w:rPr>
        <w:fldChar w:fldCharType="separate"/>
      </w:r>
      <w:r w:rsidR="00D629A5">
        <w:rPr>
          <w:rFonts w:ascii="Times New Roman" w:hAnsi="Times New Roman" w:cs="Times New Roman"/>
          <w:noProof/>
          <w:spacing w:val="27"/>
          <w:highlight w:val="yellow"/>
        </w:rPr>
        <w:t>[33]</w:t>
      </w:r>
      <w:r w:rsidRPr="00AC203D">
        <w:rPr>
          <w:rFonts w:ascii="Times New Roman" w:hAnsi="Times New Roman" w:cs="Times New Roman"/>
          <w:spacing w:val="27"/>
          <w:highlight w:val="yellow"/>
        </w:rPr>
        <w:fldChar w:fldCharType="end"/>
      </w:r>
      <w:hyperlink w:anchor="_bookmark53" w:history="1">
        <w:r w:rsidRPr="00AC203D">
          <w:rPr>
            <w:rFonts w:ascii="Times New Roman" w:hAnsi="Times New Roman" w:cs="Times New Roman"/>
            <w:highlight w:val="yellow"/>
          </w:rPr>
          <w:t>.</w:t>
        </w:r>
      </w:hyperlink>
      <w:r w:rsidRPr="00AC203D">
        <w:rPr>
          <w:rFonts w:ascii="Times New Roman" w:hAnsi="Times New Roman" w:cs="Times New Roman"/>
          <w:w w:val="105"/>
          <w:highlight w:val="yellow"/>
        </w:rPr>
        <w:t xml:space="preserve"> The CpG segment</w:t>
      </w:r>
      <w:r w:rsidR="00445CE2">
        <w:rPr>
          <w:rFonts w:ascii="Times New Roman" w:hAnsi="Times New Roman" w:cs="Times New Roman"/>
          <w:w w:val="105"/>
          <w:highlight w:val="yellow"/>
        </w:rPr>
        <w:t xml:space="preserve"> and the DMR</w:t>
      </w:r>
      <w:r w:rsidRPr="00AC203D">
        <w:rPr>
          <w:rFonts w:ascii="Times New Roman" w:hAnsi="Times New Roman" w:cs="Times New Roman"/>
          <w:w w:val="105"/>
          <w:highlight w:val="yellow"/>
        </w:rPr>
        <w:t xml:space="preserve"> of the </w:t>
      </w:r>
      <w:r w:rsidRPr="00AC203D">
        <w:rPr>
          <w:rFonts w:ascii="Times New Roman" w:hAnsi="Times New Roman" w:cs="Times New Roman"/>
          <w:i/>
          <w:w w:val="105"/>
          <w:highlight w:val="yellow"/>
        </w:rPr>
        <w:t xml:space="preserve">MBP </w:t>
      </w:r>
      <w:r w:rsidR="00445CE2">
        <w:rPr>
          <w:rFonts w:ascii="Times New Roman" w:hAnsi="Times New Roman" w:cs="Times New Roman"/>
          <w:w w:val="105"/>
          <w:highlight w:val="yellow"/>
        </w:rPr>
        <w:t>gene overlap</w:t>
      </w:r>
      <w:r w:rsidRPr="00AC203D">
        <w:rPr>
          <w:rFonts w:ascii="Times New Roman" w:hAnsi="Times New Roman" w:cs="Times New Roman"/>
          <w:w w:val="105"/>
          <w:highlight w:val="yellow"/>
        </w:rPr>
        <w:t xml:space="preserve"> two DMRs identified on cortical pyramidal layers (chr18:74799500-74799572) </w:t>
      </w:r>
      <w:r w:rsidRPr="00AC203D">
        <w:rPr>
          <w:rFonts w:ascii="Times New Roman" w:hAnsi="Times New Roman" w:cs="Times New Roman"/>
          <w:w w:val="105"/>
          <w:highlight w:val="yellow"/>
        </w:rPr>
        <w:fldChar w:fldCharType="begin"/>
      </w:r>
      <w:r w:rsidR="00D629A5">
        <w:rPr>
          <w:rFonts w:ascii="Times New Roman" w:hAnsi="Times New Roman" w:cs="Times New Roman"/>
          <w:w w:val="105"/>
          <w:highlight w:val="yellow"/>
        </w:rPr>
        <w:instrText xml:space="preserve"> ADDIN EN.CITE &lt;EndNote&gt;&lt;Cite&gt;&lt;Author&gt;Hernández&lt;/Author&gt;&lt;Year&gt;2018&lt;/Year&gt;&lt;RecNum&gt;2581&lt;/RecNum&gt;&lt;DisplayText&gt;[11]&lt;/DisplayText&gt;&lt;record&gt;&lt;rec-number&gt;2581&lt;/rec-number&gt;&lt;foreign-keys&gt;&lt;key app="EN" db-id="wr5fdsdauvvf2ve0st6xdsa9fazfv2ssvvzt" timestamp="1643707709"&gt;2581&lt;/key&gt;&lt;/foreign-keys&gt;&lt;ref-type name="Journal Article"&gt;17&lt;/ref-type&gt;&lt;contributors&gt;&lt;authors&gt;&lt;author&gt;Hernández, Hernán Guillermo&lt;/author&gt;&lt;author&gt;Sandoval-Hernández, Adrián Gabriel&lt;/author&gt;&lt;author&gt;Garrido-Gil, Pablo&lt;/author&gt;&lt;author&gt;Labandeira-Garcia, José Luis&lt;/author&gt;&lt;author&gt;Zelaya, María Victoria&lt;/author&gt;&lt;author&gt;Bayon, Gustavo F.&lt;/author&gt;&lt;author&gt;Fernández, Agustín F.&lt;/author&gt;&lt;author&gt;Fraga, Mario F.&lt;/author&gt;&lt;author&gt;Arboleda, Gonzalo&lt;/author&gt;&lt;author&gt;Arboleda, Humberto&lt;/author&gt;&lt;/authors&gt;&lt;/contributors&gt;&lt;titles&gt;&lt;title&gt;Alzheimer&amp;apos;s disease DNA methylome of pyramidal layers in frontal cortex: laser-assisted microdissection study&lt;/title&gt;&lt;secondary-title&gt;Epigenomics&lt;/secondary-title&gt;&lt;/titles&gt;&lt;periodical&gt;&lt;full-title&gt;Epigenomics&lt;/full-title&gt;&lt;abbr-1&gt;Epigenomics&lt;/abbr-1&gt;&lt;/periodical&gt;&lt;pages&gt;1365-1382&lt;/pages&gt;&lt;volume&gt;10&lt;/volume&gt;&lt;number&gt;11&lt;/number&gt;&lt;dates&gt;&lt;year&gt;2018&lt;/year&gt;&lt;pub-dates&gt;&lt;date&gt;2018&lt;/date&gt;&lt;/pub-dates&gt;&lt;/dates&gt;&lt;isbn&gt;1750-1911&lt;/isbn&gt;&lt;urls&gt;&lt;/urls&gt;&lt;/record&gt;&lt;/Cite&gt;&lt;/EndNote&gt;</w:instrText>
      </w:r>
      <w:r w:rsidRPr="00AC203D">
        <w:rPr>
          <w:rFonts w:ascii="Times New Roman" w:hAnsi="Times New Roman" w:cs="Times New Roman"/>
          <w:w w:val="105"/>
          <w:highlight w:val="yellow"/>
        </w:rPr>
        <w:fldChar w:fldCharType="separate"/>
      </w:r>
      <w:r w:rsidR="00D629A5">
        <w:rPr>
          <w:rFonts w:ascii="Times New Roman" w:hAnsi="Times New Roman" w:cs="Times New Roman"/>
          <w:noProof/>
          <w:w w:val="105"/>
          <w:highlight w:val="yellow"/>
        </w:rPr>
        <w:t>[11]</w:t>
      </w:r>
      <w:r w:rsidRPr="00AC203D">
        <w:rPr>
          <w:rFonts w:ascii="Times New Roman" w:hAnsi="Times New Roman" w:cs="Times New Roman"/>
          <w:w w:val="105"/>
          <w:highlight w:val="yellow"/>
        </w:rPr>
        <w:fldChar w:fldCharType="end"/>
      </w:r>
      <w:r w:rsidRPr="00AC203D">
        <w:rPr>
          <w:rFonts w:ascii="Times New Roman" w:hAnsi="Times New Roman" w:cs="Times New Roman"/>
          <w:w w:val="105"/>
          <w:highlight w:val="yellow"/>
        </w:rPr>
        <w:t xml:space="preserve"> and on the pre-frontal</w:t>
      </w:r>
      <w:r w:rsidRPr="00AC203D">
        <w:rPr>
          <w:rFonts w:ascii="Times New Roman" w:hAnsi="Times New Roman" w:cs="Times New Roman"/>
          <w:spacing w:val="1"/>
          <w:w w:val="105"/>
          <w:highlight w:val="yellow"/>
        </w:rPr>
        <w:t xml:space="preserve"> </w:t>
      </w:r>
      <w:r w:rsidRPr="00AC203D">
        <w:rPr>
          <w:rFonts w:ascii="Times New Roman" w:hAnsi="Times New Roman" w:cs="Times New Roman"/>
          <w:w w:val="105"/>
          <w:highlight w:val="yellow"/>
        </w:rPr>
        <w:t>cortex</w:t>
      </w:r>
      <w:r w:rsidRPr="00AC203D">
        <w:rPr>
          <w:rFonts w:ascii="Times New Roman" w:hAnsi="Times New Roman" w:cs="Times New Roman"/>
          <w:spacing w:val="17"/>
          <w:w w:val="105"/>
          <w:highlight w:val="yellow"/>
        </w:rPr>
        <w:t xml:space="preserve"> </w:t>
      </w:r>
      <w:r w:rsidRPr="00AC203D">
        <w:rPr>
          <w:rFonts w:ascii="Times New Roman" w:hAnsi="Times New Roman" w:cs="Times New Roman"/>
          <w:w w:val="105"/>
          <w:highlight w:val="yellow"/>
        </w:rPr>
        <w:t>(chr18:74799495-74799572)</w:t>
      </w:r>
      <w:r w:rsidRPr="00AC203D">
        <w:rPr>
          <w:rFonts w:ascii="Times New Roman" w:hAnsi="Times New Roman" w:cs="Times New Roman"/>
          <w:w w:val="105"/>
          <w:highlight w:val="yellow"/>
        </w:rPr>
        <w:fldChar w:fldCharType="begin"/>
      </w:r>
      <w:r w:rsidR="00D629A5">
        <w:rPr>
          <w:rFonts w:ascii="Times New Roman" w:hAnsi="Times New Roman" w:cs="Times New Roman"/>
          <w:w w:val="105"/>
          <w:highlight w:val="yellow"/>
        </w:rPr>
        <w:instrText xml:space="preserve"> ADDIN EN.CITE &lt;EndNote&gt;&lt;Cite&gt;&lt;Author&gt;Zhang&lt;/Author&gt;&lt;Year&gt;2020&lt;/Year&gt;&lt;RecNum&gt;2606&lt;/RecNum&gt;&lt;DisplayText&gt;[34]&lt;/DisplayText&gt;&lt;record&gt;&lt;rec-number&gt;2606&lt;/rec-number&gt;&lt;foreign-keys&gt;&lt;key app="EN" db-id="wr5fdsdauvvf2ve0st6xdsa9fazfv2ssvvzt" timestamp="1643707709"&gt;2606&lt;/key&gt;&lt;/foreign-keys&gt;&lt;ref-type name="Journal Article"&gt;17&lt;/ref-type&gt;&lt;contributors&gt;&lt;authors&gt;&lt;author&gt;Zhang, Lanyu&lt;/author&gt;&lt;author&gt;Silva, Tiago C.&lt;/author&gt;&lt;author&gt;Young, Juan I.&lt;/author&gt;&lt;author&gt;Gomez, Lissette&lt;/author&gt;&lt;author&gt;Schmidt, Michael A.&lt;/author&gt;&lt;author&gt;Hamilton-Nelson, Kara L.&lt;/author&gt;&lt;author&gt;Kunkle, Brian W.&lt;/author&gt;&lt;author&gt;Chen, Xi&lt;/author&gt;&lt;author&gt;Martin, Eden R.&lt;/author&gt;&lt;author&gt;Wang, Lily&lt;/author&gt;&lt;/authors&gt;&lt;/contributors&gt;&lt;titles&gt;&lt;title&gt;Epigenome-wide meta-analysis of DNA methylation differences in prefrontal cortex implicates the immune processes in Alzheimer’s disease&lt;/title&gt;&lt;secondary-title&gt;Nature communications&lt;/secondary-title&gt;&lt;/titles&gt;&lt;periodical&gt;&lt;full-title&gt;Nat Commun&lt;/full-title&gt;&lt;abbr-1&gt;Nature communications&lt;/abbr-1&gt;&lt;/periodical&gt;&lt;pages&gt;1-13&lt;/pages&gt;&lt;volume&gt;11&lt;/volume&gt;&lt;number&gt;1&lt;/number&gt;&lt;dates&gt;&lt;year&gt;2020&lt;/year&gt;&lt;pub-dates&gt;&lt;date&gt;2020&lt;/date&gt;&lt;/pub-dates&gt;&lt;/dates&gt;&lt;isbn&gt;2041-1723&lt;/isbn&gt;&lt;urls&gt;&lt;/urls&gt;&lt;/record&gt;&lt;/Cite&gt;&lt;/EndNote&gt;</w:instrText>
      </w:r>
      <w:r w:rsidRPr="00AC203D">
        <w:rPr>
          <w:rFonts w:ascii="Times New Roman" w:hAnsi="Times New Roman" w:cs="Times New Roman"/>
          <w:w w:val="105"/>
          <w:highlight w:val="yellow"/>
        </w:rPr>
        <w:fldChar w:fldCharType="separate"/>
      </w:r>
      <w:r w:rsidR="00D629A5">
        <w:rPr>
          <w:rFonts w:ascii="Times New Roman" w:hAnsi="Times New Roman" w:cs="Times New Roman"/>
          <w:noProof/>
          <w:w w:val="105"/>
          <w:highlight w:val="yellow"/>
        </w:rPr>
        <w:t>[34]</w:t>
      </w:r>
      <w:r w:rsidRPr="00AC203D">
        <w:rPr>
          <w:rFonts w:ascii="Times New Roman" w:hAnsi="Times New Roman" w:cs="Times New Roman"/>
          <w:w w:val="105"/>
          <w:highlight w:val="yellow"/>
        </w:rPr>
        <w:fldChar w:fldCharType="end"/>
      </w:r>
      <w:hyperlink w:anchor="_bookmark51" w:history="1">
        <w:r w:rsidRPr="00AC203D">
          <w:rPr>
            <w:rFonts w:ascii="Times New Roman" w:hAnsi="Times New Roman" w:cs="Times New Roman"/>
            <w:w w:val="105"/>
            <w:highlight w:val="yellow"/>
          </w:rPr>
          <w:t>.</w:t>
        </w:r>
      </w:hyperlink>
    </w:p>
    <w:tbl>
      <w:tblPr>
        <w:tblW w:w="143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20"/>
        <w:gridCol w:w="1600"/>
        <w:gridCol w:w="2540"/>
        <w:gridCol w:w="680"/>
        <w:gridCol w:w="1660"/>
        <w:gridCol w:w="1440"/>
        <w:gridCol w:w="1440"/>
        <w:gridCol w:w="581"/>
        <w:gridCol w:w="691"/>
        <w:gridCol w:w="1200"/>
      </w:tblGrid>
      <w:tr w:rsidR="00445CE2" w:rsidRPr="00445CE2" w14:paraId="42AF870E" w14:textId="77777777" w:rsidTr="00445CE2">
        <w:trPr>
          <w:trHeight w:val="480"/>
        </w:trPr>
        <w:tc>
          <w:tcPr>
            <w:tcW w:w="2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7C7E5C7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Chromosomal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</w: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region</w:t>
            </w:r>
            <w:proofErr w:type="spellEnd"/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center"/>
            <w:hideMark/>
          </w:tcPr>
          <w:p w14:paraId="16AE340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Gene</w:t>
            </w:r>
          </w:p>
        </w:tc>
        <w:tc>
          <w:tcPr>
            <w:tcW w:w="2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340E882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Regio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  <w:t>annot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2C89D59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CpG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  <w:t>site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3ED4267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ea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ethylatio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  <w:t xml:space="preserve"> variation (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6BD4CC4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ea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case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</w: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ethylatio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(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5DAD448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ea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control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</w: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Methylation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(%)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bottom"/>
            <w:hideMark/>
          </w:tcPr>
          <w:p w14:paraId="5B2A408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CpGs</w:t>
            </w:r>
            <w:proofErr w:type="spellEnd"/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vAlign w:val="bottom"/>
            <w:hideMark/>
          </w:tcPr>
          <w:p w14:paraId="7EF9C32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Length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br/>
              <w:t>(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bp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auto"/>
            <w:noWrap/>
            <w:vAlign w:val="center"/>
            <w:hideMark/>
          </w:tcPr>
          <w:p w14:paraId="4EC04F5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Analysis</w:t>
            </w:r>
            <w:proofErr w:type="spellEnd"/>
          </w:p>
        </w:tc>
      </w:tr>
      <w:tr w:rsidR="00445CE2" w:rsidRPr="00445CE2" w14:paraId="5531E4C1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DCF98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8:41583290-4158543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5CA66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ANK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687D6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, 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9FDD4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F8556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.7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F1A9E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8.76 +/-11.7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111B4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7.76 +/-8.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504A6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E42786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14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11E95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7A8F6CDE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621AFC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8:41518645-4151905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6071A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ANK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F5EFB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exon,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F9E83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64F652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6.0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E909F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.36 +/-3.4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D2F754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4.95 +/-5.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B257D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E0BE6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F5537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7B367F41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5077C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0:73498516-7349907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102CA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C10orf105/CDH2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8E5D1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/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95DAF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BFE755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.8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E7B61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.94 +/-5.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341480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.72 +/-8.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750CD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7939F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5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B2821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59D97821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4BCCFF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0:73472315-73472882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82C0D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C10orf105/CDH23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2D0C6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/exon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411DB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1DB09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.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30CC37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8.79 +/-7.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B4471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.77 +/-5.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17E52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4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BE813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705E2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4691CF61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E2620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6:292165-304636 *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D790C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DUSP22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DA84F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2B49E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ABDE9E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.5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C3CA8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.95 +/-21.7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3D046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4.49 +/-18.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DE536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B31B56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4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08682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6398061E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CDA34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6:290180-292163 *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FD382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DUSP22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60F35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exon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, 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863EDA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A1F1F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.1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CC950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.79 +/-13.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7F0B6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.1 +/-10.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E48B8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C9036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98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5101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4CA006EF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A2FA81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2:133084805-13308742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14FF8C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FBRSL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407F19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, 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FCCEFA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1378F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5.4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139F2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0.82 +/-8.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DCC65D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.74 +/-6.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6BD36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49AF32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6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76E46D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47B914DD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36E97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6:32063949-3206476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FA6A67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TNXB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4CD3D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968746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46EA0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.7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8C575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9.83 +/-13.5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FEC3A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3.78 +/-6.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A48F7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21CCF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1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C0BA5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0C536D29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622EC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9:13409367-13409931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A9C05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CACNA1A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43C17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61A42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E2852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9.0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D1A994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4.45 +/-17.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774BE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8.86 +/-15.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A6BFC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718AC6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6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9AF91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6356E87D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8F640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9:18888093-1888914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FD723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CRTC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01312E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C9E65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A97569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11.9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AE1289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.18 +/-15.2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FAF0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.3 +/-11.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4A8EE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58714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5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8FFAB2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7E4EC9F0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21E90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7:44103258-4410534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7F4FD9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MAPT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CB274F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3DBDB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A2C4E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.9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67D19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0.17 +/-5.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8DF7BB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8.86 +/-10.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9B209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3DD80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8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94A37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0E6E7C26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FA5FC9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3:67800487-6780270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D8F9C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PCDH9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7F288C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770DF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hore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5EBED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-4.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CC850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7.13 +/-8.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18B44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8.57 +/-5.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C944B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6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5CEA8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22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39F398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1DBE9489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9D6AF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22:50582666-5058800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1CC3C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MOV10L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B8EB29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66C8E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3776D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.1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D7771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9.88 +/-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5017F4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.68 +/-2.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57CCEA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010349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3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8BE0B2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09B27A3C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3551C8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8:74799320-74807414*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34D2F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MBP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C8F339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exon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,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BAEF1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73FB7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6.3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E83969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2.25 +/-4.7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360BA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0.64 +/-11.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6AFBB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47455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0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13CEF3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3E86B2F4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08146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7:155266903-155294428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04A87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CNPY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1C085C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, 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1D9BA6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D0CC5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6.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D3C3E6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.14 +/-6.1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B321D7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2.86 +/-3.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A0BB8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47732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75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1966B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1205E8EB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8C1C1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9:41197384-4119798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A1FB72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NUMBL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C2A14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B2AEA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hore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7E453C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-6.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6DE75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5.13 +/-5.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C50880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6.76 +/-6.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87EB6A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3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031FD2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8C9D53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16F6C87F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C52ED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4:6107207-610732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2A36F6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JAKMIP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2F5279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exon, 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1FC130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740C6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.3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0D939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.65 +/-6.8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E46B4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.76 +/-11.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9F3CDE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2E9AE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BF8E85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521E92D4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476771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:29189738-2918986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FC3AE1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OPRD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FA37B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A384A6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C8A88D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4.5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9AF6D0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5.06 +/-9.1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9F67AB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0.17 +/-4.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FCF6C4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7A459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4CCDBF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53088C44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9F3A68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0:45919511-45923837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3488F3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ALOX5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ABFD4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,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E20C97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DD9BF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.6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2B451D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2.97 +/-6.4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B5083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9.73 +/-6.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08EEA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7B8AA9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3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274B9C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364879DC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9F9FFA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21:27372461-27423473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6D13FD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APP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48B38A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, i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C0A44A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0F9760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3.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D324BA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5.54 +/-7.6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D8C2BD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4.95 +/-6.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57AB47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F6A1F8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10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54795B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427CFCB7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577AC9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chr1:46859479-4685978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25C5A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FAAH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31C372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C7C1EA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B06D1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.0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B56F53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0.78 +/-5.6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208EB6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8.7 +/-6.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B3AEA3D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E3905B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3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C9C47D7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5F9D4CC7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FF7CAD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lastRenderedPageBreak/>
              <w:t>chr5:146434146-146460640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CF26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PPP2R2B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75BDC3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 xml:space="preserve">,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A1B12F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BB4C09E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4.5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04E2A2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.51 +/-6.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B4730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57.34 +/-5.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2AD073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2F9B91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64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613F975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Segment</w:t>
            </w:r>
          </w:p>
        </w:tc>
      </w:tr>
      <w:tr w:rsidR="00445CE2" w:rsidRPr="00445CE2" w14:paraId="34D09188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0975146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chr18:74799371-74799575*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815C23F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MBP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5C9C03B" w14:textId="326C52AC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,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promoter</w:t>
            </w:r>
            <w:proofErr w:type="spellEnd"/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E06D01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proofErr w:type="spellStart"/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slands</w:t>
            </w:r>
            <w:proofErr w:type="spellEnd"/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7C2837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,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C3A971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86.69 +/-5.1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EC2466A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73.6 +/-12.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E13FED0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15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70235524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2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16862F48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DMR</w:t>
            </w:r>
          </w:p>
        </w:tc>
      </w:tr>
      <w:tr w:rsidR="00445CE2" w:rsidRPr="00445CE2" w14:paraId="0A587093" w14:textId="77777777" w:rsidTr="00445CE2">
        <w:trPr>
          <w:trHeight w:val="290"/>
        </w:trPr>
        <w:tc>
          <w:tcPr>
            <w:tcW w:w="26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06BE6F9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en-US" w:eastAsia="fr-FR"/>
              </w:rPr>
              <w:t>chr12:133085873-13308683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688ACC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fr-FR"/>
              </w:rPr>
              <w:t>FBRSL1</w:t>
            </w:r>
          </w:p>
        </w:tc>
        <w:tc>
          <w:tcPr>
            <w:tcW w:w="25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4586133" w14:textId="72C2B37A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intron,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 xml:space="preserve"> </w:t>
            </w:r>
            <w:r w:rsidRPr="00445CE2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fr-FR"/>
              </w:rPr>
              <w:t>exon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D95A963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inter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18FF5D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-5,0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4AD7C9EB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0.93 +/-9.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536A23C5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2.99 +/-7.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29EB2FE2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6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3E98B97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9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000000" w:fill="auto"/>
            <w:noWrap/>
            <w:vAlign w:val="bottom"/>
            <w:hideMark/>
          </w:tcPr>
          <w:p w14:paraId="04108F5C" w14:textId="77777777" w:rsidR="00445CE2" w:rsidRPr="00445CE2" w:rsidRDefault="00445CE2" w:rsidP="00445CE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</w:pPr>
            <w:r w:rsidRPr="00445C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fr-FR"/>
              </w:rPr>
              <w:t>DMR</w:t>
            </w:r>
          </w:p>
        </w:tc>
      </w:tr>
    </w:tbl>
    <w:p w14:paraId="5C2C6502" w14:textId="77777777" w:rsidR="00445CE2" w:rsidRDefault="00445CE2" w:rsidP="00F30653">
      <w:pPr>
        <w:spacing w:before="46" w:line="271" w:lineRule="auto"/>
        <w:ind w:right="161"/>
        <w:rPr>
          <w:rFonts w:ascii="Times New Roman" w:hAnsi="Times New Roman" w:cs="Times New Roman"/>
          <w:lang w:val="en-GB"/>
        </w:rPr>
        <w:sectPr w:rsidR="00445CE2" w:rsidSect="00F30653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596A4FAE" w14:textId="21B3F0ED" w:rsidR="00DF41D2" w:rsidRPr="00D1407A" w:rsidRDefault="00364FB9" w:rsidP="00D1407A">
      <w:pPr>
        <w:spacing w:before="46" w:line="271" w:lineRule="auto"/>
        <w:ind w:right="161"/>
        <w:rPr>
          <w:highlight w:val="yellow"/>
          <w:lang w:val="en-GB"/>
        </w:rPr>
      </w:pPr>
      <w:r w:rsidRPr="00364FB9">
        <w:rPr>
          <w:rFonts w:ascii="Times New Roman" w:hAnsi="Times New Roman" w:cs="Times New Roman"/>
          <w:b/>
          <w:w w:val="105"/>
          <w:lang w:val="en-GB"/>
        </w:rPr>
        <w:lastRenderedPageBreak/>
        <w:t>Reference</w:t>
      </w:r>
    </w:p>
    <w:p w14:paraId="3EFA9A71" w14:textId="77777777" w:rsidR="00D629A5" w:rsidRPr="00D629A5" w:rsidRDefault="00DF41D2" w:rsidP="00D629A5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D629A5" w:rsidRPr="00D629A5">
        <w:t>1.</w:t>
      </w:r>
      <w:r w:rsidR="00D629A5" w:rsidRPr="00D629A5">
        <w:tab/>
        <w:t>Kaut O, Ramirez A, Pieper H, Schmitt I, Jessen F, Wüllner U. DNA methylation of the TNF-$\alpha$ promoter region in peripheral blood monocytes and the cortex of human Alzheimer's disease patients</w:t>
      </w:r>
      <w:r w:rsidR="00D629A5" w:rsidRPr="00D629A5">
        <w:rPr>
          <w:i/>
        </w:rPr>
        <w:t>.</w:t>
      </w:r>
      <w:r w:rsidR="00D629A5" w:rsidRPr="00D629A5">
        <w:t xml:space="preserve"> </w:t>
      </w:r>
      <w:r w:rsidR="00D629A5" w:rsidRPr="00D629A5">
        <w:rPr>
          <w:i/>
        </w:rPr>
        <w:t xml:space="preserve">Dementia and geriatric cognitive disorders </w:t>
      </w:r>
      <w:r w:rsidR="00D629A5" w:rsidRPr="00D629A5">
        <w:t>38(1-2), 10-15 (2014).</w:t>
      </w:r>
    </w:p>
    <w:p w14:paraId="3B3444E0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2.</w:t>
      </w:r>
      <w:r w:rsidRPr="00D629A5">
        <w:tab/>
        <w:t>Bakulski KM, Dolinoy DC, Sartor MA</w:t>
      </w:r>
      <w:r w:rsidRPr="00D629A5">
        <w:rPr>
          <w:i/>
        </w:rPr>
        <w:t xml:space="preserve"> et al</w:t>
      </w:r>
      <w:r w:rsidRPr="00D629A5">
        <w:t>. Genome-wide DNA methylation differences between late-onset Alzheimer's disease and cognitively normal controls in human frontal cortex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Journal of Alzheimer's Disease </w:t>
      </w:r>
      <w:r w:rsidRPr="00D629A5">
        <w:t>29(3), 571-588 (2012).</w:t>
      </w:r>
    </w:p>
    <w:p w14:paraId="36601401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3.</w:t>
      </w:r>
      <w:r w:rsidRPr="00D629A5">
        <w:tab/>
        <w:t>Rao JS, Keleshian VL, Klein S, Rapoport SI. Epigenetic modifications in frontal cortex from Alzheimer's disease and bipolar disorder patients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Translational psychiatry </w:t>
      </w:r>
      <w:r w:rsidRPr="00364FB9">
        <w:rPr>
          <w:lang w:val="fr-FR"/>
        </w:rPr>
        <w:t>2(7), e132 (2012).</w:t>
      </w:r>
    </w:p>
    <w:p w14:paraId="1853026A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t>4.</w:t>
      </w:r>
      <w:r w:rsidRPr="00364FB9">
        <w:rPr>
          <w:lang w:val="fr-FR"/>
        </w:rPr>
        <w:tab/>
        <w:t>Sanchez-Mut JV, Aso E, Panayotis N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DNA methylation map of mouse and human brain identifies target genes in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Brain </w:t>
      </w:r>
      <w:r w:rsidRPr="00D629A5">
        <w:t>136(10), 3018-3027 (2013).</w:t>
      </w:r>
    </w:p>
    <w:p w14:paraId="253E384B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5.</w:t>
      </w:r>
      <w:r w:rsidRPr="00D629A5">
        <w:tab/>
        <w:t>Foraker J, Millard SP, Leong L</w:t>
      </w:r>
      <w:r w:rsidRPr="00D629A5">
        <w:rPr>
          <w:i/>
        </w:rPr>
        <w:t xml:space="preserve"> et al</w:t>
      </w:r>
      <w:r w:rsidRPr="00D629A5">
        <w:t>. The APOE gene is differentially methylated in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Journal of Alzheimer's Disease </w:t>
      </w:r>
      <w:r w:rsidRPr="00D629A5">
        <w:t>48(3), 745-755 (2015).</w:t>
      </w:r>
    </w:p>
    <w:p w14:paraId="7687290C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6.</w:t>
      </w:r>
      <w:r w:rsidRPr="00D629A5">
        <w:tab/>
        <w:t>D’addario C, Candia SB, Arosio B</w:t>
      </w:r>
      <w:r w:rsidRPr="00D629A5">
        <w:rPr>
          <w:i/>
        </w:rPr>
        <w:t xml:space="preserve"> et al</w:t>
      </w:r>
      <w:r w:rsidRPr="00D629A5">
        <w:t>. Transcriptional and epigenetic phenomena in peripheral blood cells of monozygotic twins discordant for alzheimer’s disease, a case report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Journal of the neurological sciences </w:t>
      </w:r>
      <w:r w:rsidRPr="00D629A5">
        <w:t>372 211-216 (2017).</w:t>
      </w:r>
    </w:p>
    <w:p w14:paraId="5FD6ECA5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7.</w:t>
      </w:r>
      <w:r w:rsidRPr="00D629A5">
        <w:tab/>
        <w:t>Ellison EM, Bradley-Whitman MA, Lovell MA. Single-base resolution mapping of 5-hydroxymethylcytosine modifications in hippocampus of Alzheimer’s disease subjects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Journal of Molecular Neuroscience </w:t>
      </w:r>
      <w:r w:rsidRPr="00364FB9">
        <w:rPr>
          <w:lang w:val="fr-FR"/>
        </w:rPr>
        <w:t>63(2), 185-197 (2017).</w:t>
      </w:r>
    </w:p>
    <w:p w14:paraId="2659691C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t>8.</w:t>
      </w:r>
      <w:r w:rsidRPr="00364FB9">
        <w:rPr>
          <w:lang w:val="fr-FR"/>
        </w:rPr>
        <w:tab/>
        <w:t>De Jager PL, Srivastava G, Lunnon K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Alzheimer's disease: early alterations in brain DNA methylation at ANK1, BIN1, RHBDF2 and other loci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Nature neuroscience </w:t>
      </w:r>
      <w:r w:rsidRPr="00D629A5">
        <w:t>17(9), 1156-1163 (2014).</w:t>
      </w:r>
    </w:p>
    <w:p w14:paraId="5AC0D31B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9.</w:t>
      </w:r>
      <w:r w:rsidRPr="00D629A5">
        <w:tab/>
        <w:t>Nazarian A, Yashin AI, Kulminski AM. Methylation-wide association analysis reveals AIM2, DGUOK, GNAI3, and ST14 genes as potential contributors to the Alzheimer’s disease pathogenesis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bioRxiv </w:t>
      </w:r>
      <w:r w:rsidRPr="00D629A5">
        <w:t>doi:10.1101/322503 322503 (2018).</w:t>
      </w:r>
    </w:p>
    <w:p w14:paraId="7E0D6F9D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0.</w:t>
      </w:r>
      <w:r w:rsidRPr="00D629A5">
        <w:tab/>
        <w:t>Lunnon K, Smith R, Hannon E</w:t>
      </w:r>
      <w:r w:rsidRPr="00D629A5">
        <w:rPr>
          <w:i/>
        </w:rPr>
        <w:t xml:space="preserve"> et al</w:t>
      </w:r>
      <w:r w:rsidRPr="00D629A5">
        <w:t>. Methylomic profiling implicates cortical deregulation of ANK1 in Alzheimer'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Nature neuroscience </w:t>
      </w:r>
      <w:r w:rsidRPr="00D629A5">
        <w:t>17(9), 1164-1170 (2014).</w:t>
      </w:r>
    </w:p>
    <w:p w14:paraId="14ED4A0D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1.</w:t>
      </w:r>
      <w:r w:rsidRPr="00D629A5">
        <w:tab/>
        <w:t>Hernández HG, Sandoval-Hernández AG, Garrido-Gil P</w:t>
      </w:r>
      <w:r w:rsidRPr="00D629A5">
        <w:rPr>
          <w:i/>
        </w:rPr>
        <w:t xml:space="preserve"> et al</w:t>
      </w:r>
      <w:r w:rsidRPr="00D629A5">
        <w:t>. Alzheimer's disease DNA methylome of pyramidal layers in frontal cortex: laser-assisted microdissection study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Epigenomics </w:t>
      </w:r>
      <w:r w:rsidRPr="00D629A5">
        <w:t>10(11), 1365-1382 (2018).</w:t>
      </w:r>
    </w:p>
    <w:p w14:paraId="69123C5C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2.</w:t>
      </w:r>
      <w:r w:rsidRPr="00D629A5">
        <w:tab/>
        <w:t>Smith AR, Smith RG, Condliffe D</w:t>
      </w:r>
      <w:r w:rsidRPr="00D629A5">
        <w:rPr>
          <w:i/>
        </w:rPr>
        <w:t xml:space="preserve"> et al</w:t>
      </w:r>
      <w:r w:rsidRPr="00D629A5">
        <w:t>. Increased DNA methylation near TREM2 is consistently seen in the superior temporal gyrus in Alzheimer's disease brain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Neurobiol Aging </w:t>
      </w:r>
      <w:r w:rsidRPr="00D629A5">
        <w:t>47 35-40 (2016).</w:t>
      </w:r>
    </w:p>
    <w:p w14:paraId="74C30DF5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3.</w:t>
      </w:r>
      <w:r w:rsidRPr="00D629A5">
        <w:tab/>
        <w:t>Watson CT, Roussos P, Garg P</w:t>
      </w:r>
      <w:r w:rsidRPr="00D629A5">
        <w:rPr>
          <w:i/>
        </w:rPr>
        <w:t xml:space="preserve"> et al</w:t>
      </w:r>
      <w:r w:rsidRPr="00D629A5">
        <w:t>. Genome-wide DNA methylation profiling in the superior temporal gyrus reveals epigenetic signatures associated with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Genome medicine </w:t>
      </w:r>
      <w:r w:rsidRPr="00D629A5">
        <w:t>8(1), 5 (2016).</w:t>
      </w:r>
    </w:p>
    <w:p w14:paraId="1ADC7A97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4.</w:t>
      </w:r>
      <w:r w:rsidRPr="00D629A5">
        <w:tab/>
        <w:t>Iwata A, Nagata K, Hatsuta H</w:t>
      </w:r>
      <w:r w:rsidRPr="00D629A5">
        <w:rPr>
          <w:i/>
        </w:rPr>
        <w:t xml:space="preserve"> et al</w:t>
      </w:r>
      <w:r w:rsidRPr="00D629A5">
        <w:t>. Altered CpG methylation in sporadic Alzheimer's disease is associated with APP and MAPT dysregulation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Human molecular genetics </w:t>
      </w:r>
      <w:r w:rsidRPr="00D629A5">
        <w:t>23(3), 648-656 (2013).</w:t>
      </w:r>
    </w:p>
    <w:p w14:paraId="4AE6A1EA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5.</w:t>
      </w:r>
      <w:r w:rsidRPr="00D629A5">
        <w:tab/>
        <w:t>Siegmund KD, Connor CM, Campan M</w:t>
      </w:r>
      <w:r w:rsidRPr="00D629A5">
        <w:rPr>
          <w:i/>
        </w:rPr>
        <w:t xml:space="preserve"> et al</w:t>
      </w:r>
      <w:r w:rsidRPr="00D629A5">
        <w:t>. DNA methylation in the human cerebral cortex is dynamically regulated throughout the life span and involves differentiated neurons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PloS one </w:t>
      </w:r>
      <w:r w:rsidRPr="00D629A5">
        <w:t>2(9), e895 (2007).</w:t>
      </w:r>
    </w:p>
    <w:p w14:paraId="4D5F2931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6.</w:t>
      </w:r>
      <w:r w:rsidRPr="00D629A5">
        <w:tab/>
        <w:t>Pai M-C, Kuo Y-M, Wang IF, Chiang P-M, Tsai K-J. The role of methylated circulating nucleic acids as a potential biomarker in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Molecular neurobiology </w:t>
      </w:r>
      <w:r w:rsidRPr="00D629A5">
        <w:t>56(4), 2440-2449 (2019).</w:t>
      </w:r>
    </w:p>
    <w:p w14:paraId="3B6D8F3B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17.</w:t>
      </w:r>
      <w:r w:rsidRPr="00D629A5">
        <w:tab/>
        <w:t>D'addario C, Di Francesco A, Arosio B</w:t>
      </w:r>
      <w:r w:rsidRPr="00D629A5">
        <w:rPr>
          <w:i/>
        </w:rPr>
        <w:t xml:space="preserve"> et al</w:t>
      </w:r>
      <w:r w:rsidRPr="00D629A5">
        <w:t>. Epigenetic regulation of fatty acid amide hydrolase in Alzheimer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PloS one </w:t>
      </w:r>
      <w:r w:rsidRPr="00D629A5">
        <w:t>7(6), e39186 (2012).</w:t>
      </w:r>
    </w:p>
    <w:p w14:paraId="573DA6D3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18.</w:t>
      </w:r>
      <w:r w:rsidRPr="00D629A5">
        <w:tab/>
        <w:t>Hou Y, Chen H, He Q</w:t>
      </w:r>
      <w:r w:rsidRPr="00D629A5">
        <w:rPr>
          <w:i/>
        </w:rPr>
        <w:t xml:space="preserve"> et al</w:t>
      </w:r>
      <w:r w:rsidRPr="00D629A5">
        <w:t>. Changes in methylation patterns of multiple genes from peripheral blood leucocytes of Alzheimer's disease patients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Acta neuropsychiatrica </w:t>
      </w:r>
      <w:r w:rsidRPr="00364FB9">
        <w:rPr>
          <w:lang w:val="fr-FR"/>
        </w:rPr>
        <w:t>25(2), 66-76 (2013).</w:t>
      </w:r>
    </w:p>
    <w:p w14:paraId="722374E6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lastRenderedPageBreak/>
        <w:t>19.</w:t>
      </w:r>
      <w:r w:rsidRPr="00364FB9">
        <w:rPr>
          <w:lang w:val="fr-FR"/>
        </w:rPr>
        <w:tab/>
        <w:t>Yoshino Y, Mori T, Yoshida T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Elevated mRNA expression and low methylation of SNCA in Japanese Alzheimer’s disease subjects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Journal of Alzheimer's Disease </w:t>
      </w:r>
      <w:r w:rsidRPr="00D629A5">
        <w:t>54(4), 1349-1357 (2016).</w:t>
      </w:r>
    </w:p>
    <w:p w14:paraId="2212F21F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20.</w:t>
      </w:r>
      <w:r w:rsidRPr="00D629A5">
        <w:tab/>
        <w:t xml:space="preserve">Piaceri I, Raspanti B, Tedde A, Bagnoli S, Sorbi S, Nacmias B. Epigenetic modifications in Alzheimer's disease: cause or effect? </w:t>
      </w:r>
      <w:r w:rsidRPr="00D629A5">
        <w:rPr>
          <w:i/>
        </w:rPr>
        <w:t xml:space="preserve">Journal of Alzheimer's Disease </w:t>
      </w:r>
      <w:r w:rsidRPr="00D629A5">
        <w:t>43(4), 1169-1173 (2015).</w:t>
      </w:r>
    </w:p>
    <w:p w14:paraId="1291F790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21.</w:t>
      </w:r>
      <w:r w:rsidRPr="00D629A5">
        <w:tab/>
        <w:t>Wang Y, Xu S, Cao Y</w:t>
      </w:r>
      <w:r w:rsidRPr="00D629A5">
        <w:rPr>
          <w:i/>
        </w:rPr>
        <w:t xml:space="preserve"> et al</w:t>
      </w:r>
      <w:r w:rsidRPr="00D629A5">
        <w:t>. Folate deficiency exacerbates apoptosis by inducing hypomethylation and resultant overexpression of DR4 together with altering DNMTs in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International journal of clinical and experimental medicine </w:t>
      </w:r>
      <w:r w:rsidRPr="00D629A5">
        <w:t>7(8), 1945 (2014).</w:t>
      </w:r>
    </w:p>
    <w:p w14:paraId="53CC9AD5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22.</w:t>
      </w:r>
      <w:r w:rsidRPr="00D629A5">
        <w:tab/>
        <w:t>Di Francesco A, Arosio B, Gussago C</w:t>
      </w:r>
      <w:r w:rsidRPr="00D629A5">
        <w:rPr>
          <w:i/>
        </w:rPr>
        <w:t xml:space="preserve"> et al</w:t>
      </w:r>
      <w:r w:rsidRPr="00D629A5">
        <w:t>. Involvement of 5-lipoxygenase in Alzheimer's disease: a role for DNA methylation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Journal of Alzheimer's Disease </w:t>
      </w:r>
      <w:r w:rsidRPr="00D629A5">
        <w:t>37(1), 3-8 (2013).</w:t>
      </w:r>
    </w:p>
    <w:p w14:paraId="1E7B13C0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23.</w:t>
      </w:r>
      <w:r w:rsidRPr="00D629A5">
        <w:tab/>
        <w:t>Nagata T, Kobayashi N, Ishii J</w:t>
      </w:r>
      <w:r w:rsidRPr="00D629A5">
        <w:rPr>
          <w:i/>
        </w:rPr>
        <w:t xml:space="preserve"> et al</w:t>
      </w:r>
      <w:r w:rsidRPr="00D629A5">
        <w:t>. Association between DNA Methylation of the BDNF Promoter Region and Clinical Presentation in Alzheimer's Disease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Dement Geriatr Cogn Dis Extra </w:t>
      </w:r>
      <w:r w:rsidRPr="00364FB9">
        <w:rPr>
          <w:lang w:val="fr-FR"/>
        </w:rPr>
        <w:t>5(1), 64-73 (2015).</w:t>
      </w:r>
    </w:p>
    <w:p w14:paraId="1AA87887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t>24.</w:t>
      </w:r>
      <w:r w:rsidRPr="00364FB9">
        <w:rPr>
          <w:lang w:val="fr-FR"/>
        </w:rPr>
        <w:tab/>
        <w:t>Madrid A, Hogan KJ, Papale LA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DNA hypomethylation in blood links B3GALT4 and ZADH2 to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Journal of Alzheimer's Disease </w:t>
      </w:r>
      <w:r w:rsidRPr="00D629A5">
        <w:t>66(3), 927-934 (2018).</w:t>
      </w:r>
    </w:p>
    <w:p w14:paraId="2F041418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25.</w:t>
      </w:r>
      <w:r w:rsidRPr="00D629A5">
        <w:tab/>
        <w:t>Arosio B, Bulbarelli A, Candia SB</w:t>
      </w:r>
      <w:r w:rsidRPr="00D629A5">
        <w:rPr>
          <w:i/>
        </w:rPr>
        <w:t xml:space="preserve"> et al</w:t>
      </w:r>
      <w:r w:rsidRPr="00D629A5">
        <w:t>. Pin1 contribution to Alzheimer’s disease: transcriptional and epigenetic mechanisms in patients with late-onset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Neurodegenerative Diseases </w:t>
      </w:r>
      <w:r w:rsidRPr="00D629A5">
        <w:t>10(1-4), 207-211 (2012).</w:t>
      </w:r>
    </w:p>
    <w:p w14:paraId="586B97FE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26.</w:t>
      </w:r>
      <w:r w:rsidRPr="00D629A5">
        <w:tab/>
        <w:t>Chang L, Wang Y, Ji H</w:t>
      </w:r>
      <w:r w:rsidRPr="00D629A5">
        <w:rPr>
          <w:i/>
        </w:rPr>
        <w:t xml:space="preserve"> et al</w:t>
      </w:r>
      <w:r w:rsidRPr="00D629A5">
        <w:t>. Elevation of peripheral BDNF promoter methylation links to the risk of Alzheimer's disease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PloS one </w:t>
      </w:r>
      <w:r w:rsidRPr="00364FB9">
        <w:rPr>
          <w:lang w:val="fr-FR"/>
        </w:rPr>
        <w:t>9(11), e110773 (2014).</w:t>
      </w:r>
    </w:p>
    <w:p w14:paraId="0F602DE9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t>27.</w:t>
      </w:r>
      <w:r w:rsidRPr="00364FB9">
        <w:rPr>
          <w:lang w:val="fr-FR"/>
        </w:rPr>
        <w:tab/>
        <w:t>Ji H, Wang Y, Jiang D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Elevated DRD4 promoter methylation increases the risk of Alzheimer's disease in males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Molecular medicine reports </w:t>
      </w:r>
      <w:r w:rsidRPr="00D629A5">
        <w:t>14(3), 2732-2738 (2016).</w:t>
      </w:r>
    </w:p>
    <w:p w14:paraId="370669F9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28.</w:t>
      </w:r>
      <w:r w:rsidRPr="00D629A5">
        <w:tab/>
        <w:t>Ji H, Wang Y, Liu G</w:t>
      </w:r>
      <w:r w:rsidRPr="00D629A5">
        <w:rPr>
          <w:i/>
        </w:rPr>
        <w:t xml:space="preserve"> et al</w:t>
      </w:r>
      <w:r w:rsidRPr="00D629A5">
        <w:t>. Elevated OPRD1 promoter methylation in Alzheimer’s disease patients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PloS one </w:t>
      </w:r>
      <w:r w:rsidRPr="00364FB9">
        <w:rPr>
          <w:lang w:val="fr-FR"/>
        </w:rPr>
        <w:t>12(3), e0172335 (2017).</w:t>
      </w:r>
    </w:p>
    <w:p w14:paraId="17B2E6EB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t>29.</w:t>
      </w:r>
      <w:r w:rsidRPr="00364FB9">
        <w:rPr>
          <w:lang w:val="fr-FR"/>
        </w:rPr>
        <w:tab/>
        <w:t>Konki M, Lindgren N, Kylaniemi M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Plasma cell-free DNA methylation marks for episodic memory impairment: a pilot twin study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Scientific reports </w:t>
      </w:r>
      <w:r w:rsidRPr="00D629A5">
        <w:t>10(1), 14192 (2020).</w:t>
      </w:r>
    </w:p>
    <w:p w14:paraId="25EA0019" w14:textId="77777777" w:rsidR="00D629A5" w:rsidRPr="00364FB9" w:rsidRDefault="00D629A5" w:rsidP="00D629A5">
      <w:pPr>
        <w:pStyle w:val="EndNoteBibliography"/>
        <w:spacing w:after="0"/>
        <w:ind w:left="720" w:hanging="720"/>
        <w:rPr>
          <w:lang w:val="fr-FR"/>
        </w:rPr>
      </w:pPr>
      <w:r w:rsidRPr="00D629A5">
        <w:t>30.</w:t>
      </w:r>
      <w:r w:rsidRPr="00D629A5">
        <w:tab/>
        <w:t>Sung HY, Choi BO, Jeong JH, Kong KA, Hwang J, Ahn JH. Amyloid Beta-Mediated Hypomethylation of Heme Oxygenase 1 Correlates with Cognitive Impairment in Alzheimer's Disease</w:t>
      </w:r>
      <w:r w:rsidRPr="00D629A5">
        <w:rPr>
          <w:i/>
        </w:rPr>
        <w:t>.</w:t>
      </w:r>
      <w:r w:rsidRPr="00D629A5">
        <w:t xml:space="preserve"> </w:t>
      </w:r>
      <w:r w:rsidRPr="00364FB9">
        <w:rPr>
          <w:i/>
          <w:lang w:val="fr-FR"/>
        </w:rPr>
        <w:t xml:space="preserve">PloS one </w:t>
      </w:r>
      <w:r w:rsidRPr="00364FB9">
        <w:rPr>
          <w:lang w:val="fr-FR"/>
        </w:rPr>
        <w:t>11(4), e0153156 (2016).</w:t>
      </w:r>
    </w:p>
    <w:p w14:paraId="685CE2A3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364FB9">
        <w:rPr>
          <w:lang w:val="fr-FR"/>
        </w:rPr>
        <w:t>31.</w:t>
      </w:r>
      <w:r w:rsidRPr="00364FB9">
        <w:rPr>
          <w:lang w:val="fr-FR"/>
        </w:rPr>
        <w:tab/>
        <w:t>Davies MN, Volta M, Pidsley R</w:t>
      </w:r>
      <w:r w:rsidRPr="00364FB9">
        <w:rPr>
          <w:i/>
          <w:lang w:val="fr-FR"/>
        </w:rPr>
        <w:t xml:space="preserve"> et al</w:t>
      </w:r>
      <w:r w:rsidRPr="00364FB9">
        <w:rPr>
          <w:lang w:val="fr-FR"/>
        </w:rPr>
        <w:t xml:space="preserve">. </w:t>
      </w:r>
      <w:r w:rsidRPr="00D629A5">
        <w:t>Functional annotation of the human brain methylome identifies tissue-specific epigenetic variation across brain and blood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Genome biology </w:t>
      </w:r>
      <w:r w:rsidRPr="00D629A5">
        <w:t>13(6), R43 (2012).</w:t>
      </w:r>
    </w:p>
    <w:p w14:paraId="2FC8CC5F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32.</w:t>
      </w:r>
      <w:r w:rsidRPr="00D629A5">
        <w:tab/>
        <w:t>Ghosh S, Yates AJ, Frühwald MC, Miecznikowski JC, Plass C, Smiraglia D. Tissue specific DNA methylation of CpG islands in normal human adult somatic tissues distinguishes neural from non-neural tissues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Epigenetics </w:t>
      </w:r>
      <w:r w:rsidRPr="00D629A5">
        <w:t>5(6), 527-538 (2010).</w:t>
      </w:r>
    </w:p>
    <w:p w14:paraId="719C2DFB" w14:textId="77777777" w:rsidR="00D629A5" w:rsidRPr="00D629A5" w:rsidRDefault="00D629A5" w:rsidP="00D629A5">
      <w:pPr>
        <w:pStyle w:val="EndNoteBibliography"/>
        <w:spacing w:after="0"/>
        <w:ind w:left="720" w:hanging="720"/>
      </w:pPr>
      <w:r w:rsidRPr="00D629A5">
        <w:t>33.</w:t>
      </w:r>
      <w:r w:rsidRPr="00D629A5">
        <w:tab/>
        <w:t>Semick SA, Bharadwaj RA, Collado-Torres L</w:t>
      </w:r>
      <w:r w:rsidRPr="00D629A5">
        <w:rPr>
          <w:i/>
        </w:rPr>
        <w:t xml:space="preserve"> et al</w:t>
      </w:r>
      <w:r w:rsidRPr="00D629A5">
        <w:t>. Integrated DNA methylation and gene expression profiling across multiple brain regions implicate novel genes in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Acta neuropathologica </w:t>
      </w:r>
      <w:r w:rsidRPr="00D629A5">
        <w:t>137(4), 557-569 (2019).</w:t>
      </w:r>
    </w:p>
    <w:p w14:paraId="2B3E7E79" w14:textId="77777777" w:rsidR="00D629A5" w:rsidRPr="00D629A5" w:rsidRDefault="00D629A5" w:rsidP="00D629A5">
      <w:pPr>
        <w:pStyle w:val="EndNoteBibliography"/>
        <w:ind w:left="720" w:hanging="720"/>
      </w:pPr>
      <w:r w:rsidRPr="00D629A5">
        <w:t>34.</w:t>
      </w:r>
      <w:r w:rsidRPr="00D629A5">
        <w:tab/>
        <w:t>Zhang L, Silva TC, Young JI</w:t>
      </w:r>
      <w:r w:rsidRPr="00D629A5">
        <w:rPr>
          <w:i/>
        </w:rPr>
        <w:t xml:space="preserve"> et al</w:t>
      </w:r>
      <w:r w:rsidRPr="00D629A5">
        <w:t>. Epigenome-wide meta-analysis of DNA methylation differences in prefrontal cortex implicates the immune processes in Alzheimer’s disease</w:t>
      </w:r>
      <w:r w:rsidRPr="00D629A5">
        <w:rPr>
          <w:i/>
        </w:rPr>
        <w:t>.</w:t>
      </w:r>
      <w:r w:rsidRPr="00D629A5">
        <w:t xml:space="preserve"> </w:t>
      </w:r>
      <w:r w:rsidRPr="00D629A5">
        <w:rPr>
          <w:i/>
        </w:rPr>
        <w:t xml:space="preserve">Nature communications </w:t>
      </w:r>
      <w:r w:rsidRPr="00D629A5">
        <w:t>11(1), 1-13 (2020).</w:t>
      </w:r>
    </w:p>
    <w:p w14:paraId="249C0AF6" w14:textId="612466F9" w:rsidR="001B7042" w:rsidRPr="00D47F7E" w:rsidRDefault="00DF41D2">
      <w:pPr>
        <w:rPr>
          <w:lang w:val="en-GB"/>
        </w:rPr>
      </w:pPr>
      <w:r>
        <w:rPr>
          <w:lang w:val="en-GB"/>
        </w:rPr>
        <w:fldChar w:fldCharType="end"/>
      </w:r>
    </w:p>
    <w:sectPr w:rsidR="001B7042" w:rsidRPr="00D47F7E" w:rsidSect="00A0747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M_FS_Ref_Style_2019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5fdsdauvvf2ve0st6xdsa9fazfv2ssvvzt&quot;&gt;publi_flo-130617&lt;record-ids&gt;&lt;item&gt;2568&lt;/item&gt;&lt;item&gt;2571&lt;/item&gt;&lt;item&gt;2572&lt;/item&gt;&lt;item&gt;2574&lt;/item&gt;&lt;item&gt;2575&lt;/item&gt;&lt;item&gt;2576&lt;/item&gt;&lt;item&gt;2577&lt;/item&gt;&lt;item&gt;2578&lt;/item&gt;&lt;item&gt;2579&lt;/item&gt;&lt;item&gt;2581&lt;/item&gt;&lt;item&gt;2582&lt;/item&gt;&lt;item&gt;2584&lt;/item&gt;&lt;item&gt;2585&lt;/item&gt;&lt;item&gt;2586&lt;/item&gt;&lt;item&gt;2587&lt;/item&gt;&lt;item&gt;2590&lt;/item&gt;&lt;item&gt;2592&lt;/item&gt;&lt;item&gt;2593&lt;/item&gt;&lt;item&gt;2594&lt;/item&gt;&lt;item&gt;2597&lt;/item&gt;&lt;item&gt;2598&lt;/item&gt;&lt;item&gt;2599&lt;/item&gt;&lt;item&gt;2600&lt;/item&gt;&lt;item&gt;2601&lt;/item&gt;&lt;item&gt;2603&lt;/item&gt;&lt;item&gt;2604&lt;/item&gt;&lt;item&gt;2605&lt;/item&gt;&lt;item&gt;2606&lt;/item&gt;&lt;item&gt;2607&lt;/item&gt;&lt;item&gt;2608&lt;/item&gt;&lt;item&gt;2609&lt;/item&gt;&lt;item&gt;2654&lt;/item&gt;&lt;item&gt;2751&lt;/item&gt;&lt;item&gt;2784&lt;/item&gt;&lt;/record-ids&gt;&lt;/item&gt;&lt;/Libraries&gt;"/>
  </w:docVars>
  <w:rsids>
    <w:rsidRoot w:val="001B7042"/>
    <w:rsid w:val="0002580A"/>
    <w:rsid w:val="000303AF"/>
    <w:rsid w:val="00045083"/>
    <w:rsid w:val="000453C9"/>
    <w:rsid w:val="001512AA"/>
    <w:rsid w:val="00163169"/>
    <w:rsid w:val="001B7042"/>
    <w:rsid w:val="001C6AC0"/>
    <w:rsid w:val="001D799A"/>
    <w:rsid w:val="00257BF1"/>
    <w:rsid w:val="00295984"/>
    <w:rsid w:val="002A4F99"/>
    <w:rsid w:val="003570D3"/>
    <w:rsid w:val="00364FB9"/>
    <w:rsid w:val="003D31B9"/>
    <w:rsid w:val="004015D2"/>
    <w:rsid w:val="00410139"/>
    <w:rsid w:val="004205F7"/>
    <w:rsid w:val="00445CE2"/>
    <w:rsid w:val="00481E50"/>
    <w:rsid w:val="00494921"/>
    <w:rsid w:val="00502AFF"/>
    <w:rsid w:val="00522FB1"/>
    <w:rsid w:val="00780DBC"/>
    <w:rsid w:val="007A2CC6"/>
    <w:rsid w:val="007C5B4C"/>
    <w:rsid w:val="007D7CAE"/>
    <w:rsid w:val="00884593"/>
    <w:rsid w:val="00895A6A"/>
    <w:rsid w:val="00931EC8"/>
    <w:rsid w:val="009446D6"/>
    <w:rsid w:val="00945592"/>
    <w:rsid w:val="00970A21"/>
    <w:rsid w:val="009926CC"/>
    <w:rsid w:val="009D7661"/>
    <w:rsid w:val="00A0747A"/>
    <w:rsid w:val="00A5130C"/>
    <w:rsid w:val="00A6252D"/>
    <w:rsid w:val="00AB0653"/>
    <w:rsid w:val="00AB5D76"/>
    <w:rsid w:val="00B03158"/>
    <w:rsid w:val="00B377AF"/>
    <w:rsid w:val="00B644CE"/>
    <w:rsid w:val="00C950B4"/>
    <w:rsid w:val="00CE7919"/>
    <w:rsid w:val="00D1407A"/>
    <w:rsid w:val="00D47F7E"/>
    <w:rsid w:val="00D629A5"/>
    <w:rsid w:val="00DC1BEF"/>
    <w:rsid w:val="00DF41D2"/>
    <w:rsid w:val="00E078DB"/>
    <w:rsid w:val="00E36C88"/>
    <w:rsid w:val="00E92101"/>
    <w:rsid w:val="00F30653"/>
    <w:rsid w:val="00F72078"/>
    <w:rsid w:val="00FC0B18"/>
    <w:rsid w:val="00FC7349"/>
    <w:rsid w:val="00FD1111"/>
    <w:rsid w:val="00FF60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425E93"/>
  <w15:chartTrackingRefBased/>
  <w15:docId w15:val="{7705B0C2-FC15-49B9-91F5-AA7E3F054B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B70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B704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B7042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704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7042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508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5083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uiPriority w:val="1"/>
    <w:qFormat/>
    <w:rsid w:val="00F30653"/>
    <w:pPr>
      <w:widowControl w:val="0"/>
      <w:autoSpaceDE w:val="0"/>
      <w:autoSpaceDN w:val="0"/>
      <w:spacing w:before="154" w:after="0" w:line="240" w:lineRule="auto"/>
      <w:ind w:left="116"/>
    </w:pPr>
    <w:rPr>
      <w:rFonts w:ascii="Calibri" w:eastAsia="Calibri" w:hAnsi="Calibri" w:cs="Calibri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F30653"/>
    <w:rPr>
      <w:rFonts w:ascii="Calibri" w:eastAsia="Calibri" w:hAnsi="Calibri" w:cs="Calibri"/>
      <w:lang w:val="en-US"/>
    </w:rPr>
  </w:style>
  <w:style w:type="character" w:customStyle="1" w:styleId="chat-messagetext">
    <w:name w:val="chat-message__text"/>
    <w:basedOn w:val="DefaultParagraphFont"/>
    <w:rsid w:val="00494921"/>
  </w:style>
  <w:style w:type="paragraph" w:customStyle="1" w:styleId="EndNoteBibliographyTitle">
    <w:name w:val="EndNote Bibliography Title"/>
    <w:basedOn w:val="Normal"/>
    <w:link w:val="EndNoteBibliographyTitleCar"/>
    <w:rsid w:val="00DF41D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BodyTextChar"/>
    <w:link w:val="EndNoteBibliographyTitle"/>
    <w:rsid w:val="00DF41D2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F41D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BodyTextChar"/>
    <w:link w:val="EndNoteBibliography"/>
    <w:rsid w:val="00DF41D2"/>
    <w:rPr>
      <w:rFonts w:ascii="Calibri" w:eastAsia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FC0B18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C0B18"/>
    <w:rPr>
      <w:color w:val="954F72"/>
      <w:u w:val="single"/>
    </w:rPr>
  </w:style>
  <w:style w:type="paragraph" w:customStyle="1" w:styleId="msonormal0">
    <w:name w:val="msonormal"/>
    <w:basedOn w:val="Normal"/>
    <w:rsid w:val="00FC0B1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5">
    <w:name w:val="xl65"/>
    <w:basedOn w:val="Normal"/>
    <w:rsid w:val="00FC0B18"/>
    <w:pPr>
      <w:shd w:val="clear" w:color="000000" w:fill="auto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6">
    <w:name w:val="xl66"/>
    <w:basedOn w:val="Normal"/>
    <w:rsid w:val="00FC0B18"/>
    <w:pPr>
      <w:pBdr>
        <w:bottom w:val="single" w:sz="4" w:space="0" w:color="auto"/>
      </w:pBdr>
      <w:shd w:val="clear" w:color="000000" w:fill="auto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eastAsia="fr-FR"/>
    </w:rPr>
  </w:style>
  <w:style w:type="paragraph" w:customStyle="1" w:styleId="xl67">
    <w:name w:val="xl67"/>
    <w:basedOn w:val="Normal"/>
    <w:rsid w:val="00FC0B18"/>
    <w:pPr>
      <w:pBdr>
        <w:bottom w:val="single" w:sz="4" w:space="0" w:color="auto"/>
      </w:pBdr>
      <w:shd w:val="clear" w:color="000000" w:fill="auto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16"/>
      <w:szCs w:val="16"/>
      <w:lang w:eastAsia="fr-FR"/>
    </w:rPr>
  </w:style>
  <w:style w:type="paragraph" w:customStyle="1" w:styleId="xl68">
    <w:name w:val="xl68"/>
    <w:basedOn w:val="Normal"/>
    <w:rsid w:val="00FC0B18"/>
    <w:pPr>
      <w:pBdr>
        <w:bottom w:val="single" w:sz="4" w:space="0" w:color="auto"/>
      </w:pBdr>
      <w:shd w:val="clear" w:color="000000" w:fill="auto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16"/>
      <w:szCs w:val="16"/>
      <w:lang w:eastAsia="fr-FR"/>
    </w:rPr>
  </w:style>
  <w:style w:type="paragraph" w:customStyle="1" w:styleId="xl69">
    <w:name w:val="xl69"/>
    <w:basedOn w:val="Normal"/>
    <w:rsid w:val="00FC0B18"/>
    <w:pPr>
      <w:shd w:val="clear" w:color="000000" w:fill="auto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eastAsia="fr-FR"/>
    </w:rPr>
  </w:style>
  <w:style w:type="paragraph" w:customStyle="1" w:styleId="xl70">
    <w:name w:val="xl70"/>
    <w:basedOn w:val="Normal"/>
    <w:rsid w:val="00FC0B18"/>
    <w:pPr>
      <w:shd w:val="clear" w:color="000000" w:fill="auto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fr-FR"/>
    </w:rPr>
  </w:style>
  <w:style w:type="paragraph" w:customStyle="1" w:styleId="xl71">
    <w:name w:val="xl71"/>
    <w:basedOn w:val="Normal"/>
    <w:rsid w:val="00FC0B18"/>
    <w:pPr>
      <w:shd w:val="clear" w:color="000000" w:fill="auto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fr-FR"/>
    </w:rPr>
  </w:style>
  <w:style w:type="paragraph" w:customStyle="1" w:styleId="xl72">
    <w:name w:val="xl72"/>
    <w:basedOn w:val="Normal"/>
    <w:rsid w:val="00FC0B18"/>
    <w:pPr>
      <w:shd w:val="clear" w:color="000000" w:fill="auto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eastAsia="fr-FR"/>
    </w:rPr>
  </w:style>
  <w:style w:type="paragraph" w:styleId="Revision">
    <w:name w:val="Revision"/>
    <w:hidden/>
    <w:uiPriority w:val="99"/>
    <w:semiHidden/>
    <w:rsid w:val="00AB5D76"/>
    <w:pPr>
      <w:spacing w:after="0" w:line="240" w:lineRule="auto"/>
    </w:pPr>
  </w:style>
  <w:style w:type="paragraph" w:styleId="Title">
    <w:name w:val="Title"/>
    <w:basedOn w:val="Normal"/>
    <w:link w:val="TitleChar"/>
    <w:uiPriority w:val="1"/>
    <w:qFormat/>
    <w:rsid w:val="004015D2"/>
    <w:pPr>
      <w:widowControl w:val="0"/>
      <w:autoSpaceDE w:val="0"/>
      <w:autoSpaceDN w:val="0"/>
      <w:spacing w:before="12" w:after="0" w:line="240" w:lineRule="auto"/>
      <w:ind w:left="235" w:right="894"/>
      <w:jc w:val="center"/>
    </w:pPr>
    <w:rPr>
      <w:rFonts w:ascii="Calibri" w:eastAsia="Calibri" w:hAnsi="Calibri" w:cs="Calibri"/>
      <w:sz w:val="34"/>
      <w:szCs w:val="34"/>
      <w:lang w:val="en-US"/>
    </w:rPr>
  </w:style>
  <w:style w:type="character" w:customStyle="1" w:styleId="TitleChar">
    <w:name w:val="Title Char"/>
    <w:basedOn w:val="DefaultParagraphFont"/>
    <w:link w:val="Title"/>
    <w:uiPriority w:val="1"/>
    <w:rsid w:val="004015D2"/>
    <w:rPr>
      <w:rFonts w:ascii="Calibri" w:eastAsia="Calibri" w:hAnsi="Calibri" w:cs="Calibri"/>
      <w:sz w:val="34"/>
      <w:szCs w:val="3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94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57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52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50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1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3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3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5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66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7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0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2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5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99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9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40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86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7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50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1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6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7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1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87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AFBF0B-9C87-40F5-827C-CF14E1DECF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3</Pages>
  <Words>16545</Words>
  <Characters>94308</Characters>
  <Application>Microsoft Office Word</Application>
  <DocSecurity>0</DocSecurity>
  <Lines>785</Lines>
  <Paragraphs>2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EA</Company>
  <LinksUpToDate>false</LinksUpToDate>
  <CharactersWithSpaces>1106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ence MAUGER</dc:creator>
  <cp:keywords/>
  <dc:description/>
  <cp:lastModifiedBy>Olivia Lovell</cp:lastModifiedBy>
  <cp:revision>2</cp:revision>
  <dcterms:created xsi:type="dcterms:W3CDTF">2022-04-13T10:46:00Z</dcterms:created>
  <dcterms:modified xsi:type="dcterms:W3CDTF">2022-04-13T10:46:00Z</dcterms:modified>
</cp:coreProperties>
</file>